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F4938" w14:textId="77777777" w:rsidR="00F10D03" w:rsidRPr="00EC4456" w:rsidRDefault="00F10D03" w:rsidP="00F10D03">
      <w:pPr>
        <w:pStyle w:val="Heading1"/>
      </w:pPr>
      <w:r w:rsidRPr="00EC4456">
        <w:t xml:space="preserve">Translational Aim 3: Characterize the prevalence and associations of restricted feeding with maternal and child health in humans. </w:t>
      </w:r>
    </w:p>
    <w:p w14:paraId="5EF678CC" w14:textId="32C89867" w:rsidR="005A77D1" w:rsidRDefault="005A77D1" w:rsidP="0063377B">
      <w:pPr>
        <w:jc w:val="both"/>
        <w:rPr>
          <w:rFonts w:ascii="Times New Roman" w:hAnsi="Times New Roman" w:cs="Times New Roman"/>
          <w:b/>
        </w:rPr>
      </w:pPr>
    </w:p>
    <w:p w14:paraId="060A5CBD" w14:textId="77777777" w:rsidR="006573D4" w:rsidRPr="00883BA9" w:rsidRDefault="006573D4" w:rsidP="001558C3">
      <w:pPr>
        <w:pStyle w:val="Heading2"/>
      </w:pPr>
      <w:r w:rsidRPr="00883BA9">
        <w:t>Background:</w:t>
      </w:r>
    </w:p>
    <w:p w14:paraId="18F64C97" w14:textId="7B0C8F74" w:rsidR="00F10D03" w:rsidRDefault="00F10D03" w:rsidP="001558C3">
      <w:pPr>
        <w:pStyle w:val="Heading3"/>
      </w:pPr>
      <w:r>
        <w:t>Intermittent fasting and time-restricted feeding</w:t>
      </w:r>
    </w:p>
    <w:p w14:paraId="76CA0B27" w14:textId="2581BF6B" w:rsidR="00F10D03" w:rsidRPr="00F66111" w:rsidRDefault="00F10D03" w:rsidP="00F10D03">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tockman, Thomas, Burke, &amp; Apovian, 2018)</w:t>
      </w:r>
      <w:r w:rsidRPr="00F66111">
        <w:rPr>
          <w:rFonts w:ascii="Times New Roman" w:hAnsi="Times New Roman" w:cs="Times New Roman"/>
        </w:rPr>
        <w:fldChar w:fldCharType="end"/>
      </w:r>
      <w:r w:rsidRPr="00F66111">
        <w:rPr>
          <w:rFonts w:ascii="Times New Roman" w:hAnsi="Times New Roman" w:cs="Times New Roman"/>
        </w:rPr>
        <w:t xml:space="preserve">. Studies in </w:t>
      </w:r>
      <w:r w:rsidR="004B32ED" w:rsidRPr="00F66111">
        <w:rPr>
          <w:rFonts w:ascii="Times New Roman" w:hAnsi="Times New Roman" w:cs="Times New Roman"/>
        </w:rPr>
        <w:t xml:space="preserve">adult </w:t>
      </w:r>
      <w:r w:rsidRPr="00F66111">
        <w:rPr>
          <w:rFonts w:ascii="Times New Roman" w:hAnsi="Times New Roman" w:cs="Times New Roman"/>
        </w:rPr>
        <w:t xml:space="preserve">humans </w:t>
      </w:r>
      <w:r w:rsidR="004B32ED" w:rsidRPr="00F66111">
        <w:rPr>
          <w:rFonts w:ascii="Times New Roman" w:hAnsi="Times New Roman" w:cs="Times New Roman"/>
        </w:rPr>
        <w:t>show</w:t>
      </w:r>
      <w:r w:rsidRPr="00F66111">
        <w:rPr>
          <w:rFonts w:ascii="Times New Roman" w:hAnsi="Times New Roman" w:cs="Times New Roman"/>
        </w:rPr>
        <w:t xml:space="preserve"> improvements in insulin sensitivity, hypertension, as well as other molecular markers of health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Halberg et al., 2005; Hatori et al., 2012; Kahleova, Lloren, Mashchak, Hill, &amp; Fraser, 2017; Liu et al., 2019; n.d.; Ravussin, Beyl, Poggiogalle, Hsia, &amp; Peterson,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xml:space="preserve">. </w:t>
      </w:r>
      <w:r w:rsidR="004B32ED" w:rsidRPr="00F66111">
        <w:rPr>
          <w:rFonts w:ascii="Times New Roman" w:hAnsi="Times New Roman" w:cs="Times New Roman"/>
        </w:rPr>
        <w:t>There is evidence that these metabolic improvements can be achieved without weight loss or caloric restriction in both humans</w:t>
      </w:r>
      <w:r w:rsidR="00304550">
        <w:rPr>
          <w:rFonts w:ascii="Times New Roman" w:hAnsi="Times New Roman" w:cs="Times New Roman"/>
        </w:rPr>
        <w:t xml:space="preserve">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Sutton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and animal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noProof/>
        </w:rPr>
        <w:t>(Hatori et al., 2012)</w:t>
      </w:r>
      <w:r w:rsidR="004B32ED" w:rsidRPr="00F66111">
        <w:rPr>
          <w:rFonts w:ascii="Times New Roman" w:hAnsi="Times New Roman" w:cs="Times New Roman"/>
        </w:rPr>
        <w:fldChar w:fldCharType="end"/>
      </w:r>
      <w:r w:rsidR="004B32ED" w:rsidRPr="00F66111">
        <w:rPr>
          <w:rFonts w:ascii="Times New Roman" w:hAnsi="Times New Roman" w:cs="Times New Roman"/>
        </w:rPr>
        <w:t>.</w:t>
      </w:r>
      <w:r w:rsidRPr="00F66111">
        <w:rPr>
          <w:rFonts w:ascii="Times New Roman" w:hAnsi="Times New Roman" w:cs="Times New Roman"/>
        </w:rPr>
        <w:t xml:space="preserve"> This suggests that time-restricted feeding may be an appropriate strategy for use in insulin resistant pregnant women. </w:t>
      </w:r>
      <w:r w:rsidR="00C23BEB" w:rsidRPr="00F66111">
        <w:rPr>
          <w:rFonts w:ascii="Times New Roman" w:hAnsi="Times New Roman" w:cs="Times New Roman"/>
        </w:rPr>
        <w:t xml:space="preserve">Although it should be said that IF is a controversial dietary practice, which could contribute to the lack of research of this practice in pregnant women. The goal </w:t>
      </w:r>
      <w:r w:rsidR="002056EA" w:rsidRPr="00F66111">
        <w:rPr>
          <w:rFonts w:ascii="Times New Roman" w:hAnsi="Times New Roman" w:cs="Times New Roman"/>
        </w:rPr>
        <w:t>of this portion of the proposed dissertation work is to observe eating practices without assigning an intervention, be begin the lengthy process of understanding whether or not this could be applied to expectant female humans.</w:t>
      </w:r>
    </w:p>
    <w:p w14:paraId="5A6E8CD5" w14:textId="77777777" w:rsidR="00F10D03" w:rsidRPr="00F66111" w:rsidRDefault="00F10D03" w:rsidP="006573D4">
      <w:pPr>
        <w:rPr>
          <w:rFonts w:ascii="Times New Roman" w:hAnsi="Times New Roman" w:cs="Times New Roman"/>
          <w:u w:val="single"/>
        </w:rPr>
      </w:pPr>
    </w:p>
    <w:p w14:paraId="56948039" w14:textId="5A096F7B" w:rsidR="006573D4" w:rsidRPr="00B10379" w:rsidRDefault="006573D4" w:rsidP="001558C3">
      <w:pPr>
        <w:pStyle w:val="Heading3"/>
      </w:pPr>
      <w:r w:rsidRPr="00B10379">
        <w:t xml:space="preserve">Fasting </w:t>
      </w:r>
      <w:r w:rsidR="001558C3">
        <w:t xml:space="preserve">and </w:t>
      </w:r>
      <w:r w:rsidRPr="00B10379">
        <w:t>in pregnancy</w:t>
      </w:r>
    </w:p>
    <w:p w14:paraId="4483AFC1" w14:textId="7D9937FF" w:rsidR="00F10D03" w:rsidRPr="00F66111" w:rsidRDefault="006573D4" w:rsidP="00F10D03">
      <w:pPr>
        <w:rPr>
          <w:rFonts w:ascii="Times New Roman" w:hAnsi="Times New Roman" w:cs="Times New Roman"/>
        </w:rPr>
      </w:pPr>
      <w:r w:rsidRPr="00F66111">
        <w:rPr>
          <w:rFonts w:ascii="Times New Roman" w:hAnsi="Times New Roman" w:cs="Times New Roman"/>
        </w:rPr>
        <w:t>Intermittent fasting during pregnancy has not been</w:t>
      </w:r>
      <w:r w:rsidR="004B32ED" w:rsidRPr="00F66111">
        <w:rPr>
          <w:rFonts w:ascii="Times New Roman" w:hAnsi="Times New Roman" w:cs="Times New Roman"/>
        </w:rPr>
        <w:t xml:space="preserve"> </w:t>
      </w:r>
      <w:r w:rsidRPr="00F66111">
        <w:rPr>
          <w:rFonts w:ascii="Times New Roman" w:hAnsi="Times New Roman" w:cs="Times New Roman"/>
        </w:rPr>
        <w:t>examined in humans</w:t>
      </w:r>
      <w:r w:rsidR="004B32ED" w:rsidRPr="00F66111">
        <w:rPr>
          <w:rFonts w:ascii="Times New Roman" w:hAnsi="Times New Roman" w:cs="Times New Roman"/>
        </w:rPr>
        <w:t>, even at the observational level</w:t>
      </w:r>
      <w:r w:rsidRPr="00F66111">
        <w:rPr>
          <w:rFonts w:ascii="Times New Roman" w:hAnsi="Times New Roman" w:cs="Times New Roman"/>
        </w:rPr>
        <w:t xml:space="preserve">. The closest analogue to the TRF paradigm of IF would be fasting in Ramadan. </w:t>
      </w:r>
      <w:r w:rsidR="001558C3" w:rsidRPr="00F66111">
        <w:rPr>
          <w:rFonts w:ascii="Times New Roman" w:hAnsi="Times New Roman" w:cs="Times New Roman"/>
        </w:rPr>
        <w:t>Ramadan fasting takes place over the course of a month in the Islam calendar. During Ramadan, all food and water consumption if confined to after sunset and before morning prayer (1 hour before sunrise).</w:t>
      </w:r>
      <w:r w:rsidR="001558C3" w:rsidRPr="00F66111">
        <w:rPr>
          <w:rFonts w:ascii="Times New Roman" w:eastAsia="Times New Roman" w:hAnsi="Times New Roman" w:cs="Times New Roman"/>
          <w:color w:val="1D1C1D"/>
          <w:sz w:val="23"/>
          <w:szCs w:val="23"/>
          <w:shd w:val="clear" w:color="auto" w:fill="F8F8F8"/>
        </w:rPr>
        <w:t xml:space="preserve"> </w:t>
      </w:r>
      <w:r w:rsidR="001558C3"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w:t>
      </w:r>
      <w:r w:rsidR="004B32ED" w:rsidRPr="00F66111">
        <w:rPr>
          <w:rFonts w:ascii="Times New Roman" w:hAnsi="Times New Roman" w:cs="Times New Roman"/>
        </w:rPr>
        <w:t xml:space="preserve">These studies show that gestational age is often similar between those who fasted and those who did not fast during pregnancy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Daley et al., 2017; Hizli et al., 2012; Savitri et al., 2014)</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Furthermore, there may be a greater incidence in low birth weight babies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Awwad et al., 2012; Savitri et al., 2018)</w:t>
      </w:r>
      <w:r w:rsidR="004B32ED" w:rsidRPr="00F66111">
        <w:rPr>
          <w:rFonts w:ascii="Times New Roman" w:hAnsi="Times New Roman" w:cs="Times New Roman"/>
        </w:rPr>
        <w:fldChar w:fldCharType="end"/>
      </w:r>
      <w:r w:rsidR="004B32ED" w:rsidRPr="00F66111">
        <w:rPr>
          <w:rFonts w:ascii="Times New Roman" w:hAnsi="Times New Roman" w:cs="Times New Roman"/>
        </w:rPr>
        <w:t>, especially if the Ramadan fasting took place in the first trimester of pregnancy</w:t>
      </w:r>
      <w:r w:rsidR="00304550">
        <w:rPr>
          <w:rFonts w:ascii="Times New Roman" w:hAnsi="Times New Roman" w:cs="Times New Roman"/>
        </w:rPr>
        <w:t xml:space="preserve"> </w:t>
      </w:r>
      <w:r w:rsidR="004B32ED"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4B32ED" w:rsidRPr="00F66111">
        <w:rPr>
          <w:rFonts w:ascii="Times New Roman" w:hAnsi="Times New Roman" w:cs="Times New Roman"/>
        </w:rPr>
        <w:fldChar w:fldCharType="separate"/>
      </w:r>
      <w:r w:rsidR="004B32ED" w:rsidRPr="00F66111">
        <w:rPr>
          <w:rFonts w:ascii="Times New Roman" w:hAnsi="Times New Roman" w:cs="Times New Roman"/>
        </w:rPr>
        <w:t>(Ziaee et al., 2010)</w:t>
      </w:r>
      <w:r w:rsidR="004B32ED" w:rsidRPr="00F66111">
        <w:rPr>
          <w:rFonts w:ascii="Times New Roman" w:hAnsi="Times New Roman" w:cs="Times New Roman"/>
        </w:rPr>
        <w:fldChar w:fldCharType="end"/>
      </w:r>
      <w:r w:rsidR="004B32ED" w:rsidRPr="00F66111">
        <w:rPr>
          <w:rFonts w:ascii="Times New Roman" w:hAnsi="Times New Roman" w:cs="Times New Roman"/>
        </w:rPr>
        <w:t xml:space="preserve">. </w:t>
      </w:r>
      <w:r w:rsidRPr="00F66111">
        <w:rPr>
          <w:rFonts w:ascii="Times New Roman" w:hAnsi="Times New Roman" w:cs="Times New Roman"/>
        </w:rPr>
        <w:t xml:space="preserve">Ramadan fasting </w:t>
      </w:r>
      <w:r w:rsidR="00965DDC" w:rsidRPr="00F66111">
        <w:rPr>
          <w:rFonts w:ascii="Times New Roman" w:hAnsi="Times New Roman" w:cs="Times New Roman"/>
        </w:rPr>
        <w:t>is an imperfect proxy</w:t>
      </w:r>
      <w:r w:rsidRPr="00F66111">
        <w:rPr>
          <w:rFonts w:ascii="Times New Roman" w:hAnsi="Times New Roman" w:cs="Times New Roman"/>
        </w:rPr>
        <w:t xml:space="preserve"> for the TRF paradigm of IF, as it often is accompanied by changes in sleep patterns and food </w:t>
      </w:r>
      <w:r w:rsidR="00965DDC" w:rsidRPr="00F66111">
        <w:rPr>
          <w:rFonts w:ascii="Times New Roman" w:hAnsi="Times New Roman" w:cs="Times New Roman"/>
        </w:rPr>
        <w:t>choices</w:t>
      </w:r>
      <w:r w:rsidRPr="00F66111">
        <w:rPr>
          <w:rFonts w:ascii="Times New Roman" w:hAnsi="Times New Roman" w:cs="Times New Roman"/>
        </w:rPr>
        <w:t xml:space="preserve">, both of which could independently affect disease risk and health. </w:t>
      </w:r>
    </w:p>
    <w:p w14:paraId="270A7D3F" w14:textId="47891F72" w:rsidR="00883BA9" w:rsidRDefault="00883BA9" w:rsidP="00883BA9"/>
    <w:p w14:paraId="5873B3E0" w14:textId="77777777" w:rsidR="00883BA9" w:rsidRPr="00542418" w:rsidRDefault="00883BA9" w:rsidP="00883BA9">
      <w:pPr>
        <w:pStyle w:val="Heading3"/>
      </w:pPr>
      <w:r w:rsidRPr="00542418">
        <w:t>Nutrient Restriction in Gestation</w:t>
      </w:r>
    </w:p>
    <w:p w14:paraId="69C877FB" w14:textId="7A062074" w:rsidR="00883BA9" w:rsidRPr="00F66111" w:rsidRDefault="00883BA9" w:rsidP="00883BA9">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w:t>
      </w:r>
      <w:r w:rsidRPr="00F66111">
        <w:rPr>
          <w:rFonts w:ascii="Times New Roman" w:hAnsi="Times New Roman" w:cs="Times New Roman"/>
        </w:rPr>
        <w:lastRenderedPageBreak/>
        <w:t xml:space="preserve">upon weaning, resulting in excess body weight, body fat, and leptin resistance upon reaching adulthood. Experiments with restrictive feeding in pregnancy have mostly been accomplished 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6IOiQfiq","properties":{"formattedCitation":"(Cunha et al., 2015; Govic, Penman, Tammer, &amp; Paolini, 2016)","plainCitation":"(Cunha et al., 2015; Govic, Penman, Tammer, &amp; Paolini, 2016)","noteIndex":0},"citationItems":[{"id":"heszFRWm/SWdVrIJF","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4B32ED" w:rsidRPr="00F66111">
        <w:rPr>
          <w:rFonts w:ascii="Cambria Math" w:hAnsi="Cambria Math" w:cs="Cambria Math"/>
        </w:rPr>
        <w:instrText>∼</w:instrText>
      </w:r>
      <w:r w:rsidR="004B32ED" w:rsidRPr="00F66111">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heszFRWm/kJPj2Bfl","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Cunha et al., 2015; Govic, Penman, Tammer, &amp; Paolini,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4B32ED" w:rsidRPr="00F66111">
        <w:rPr>
          <w:rFonts w:ascii="Times New Roman" w:hAnsi="Times New Roman" w:cs="Times New Roman"/>
        </w:rPr>
        <w:instrText xml:space="preserve"> ADDIN ZOTERO_ITEM CSL_CITATION {"citationID":"nr7qmrv3","properties":{"formattedCitation":"(Metrustry et al., 2018; Seckl &amp; Holmes, 2007)","plainCitation":"(Metrustry et al., 2018; Seckl &amp; Holmes, 2007)","noteIndex":0},"citationItems":[{"id":"heszFRWm/Upq45uNk","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heszFRWm/JNKr6Ex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15114D2A" w14:textId="77777777" w:rsidR="00883BA9" w:rsidRDefault="00883BA9" w:rsidP="006573D4">
      <w:pPr>
        <w:rPr>
          <w:rFonts w:ascii="Times New Roman" w:hAnsi="Times New Roman" w:cs="Times New Roman"/>
        </w:rPr>
      </w:pPr>
    </w:p>
    <w:p w14:paraId="3B78C4CD" w14:textId="77777777" w:rsidR="006573D4" w:rsidRPr="00B10379" w:rsidRDefault="006573D4" w:rsidP="001558C3">
      <w:pPr>
        <w:pStyle w:val="Heading3"/>
      </w:pPr>
      <w:r>
        <w:t>Neonatal Health Outcomes</w:t>
      </w:r>
    </w:p>
    <w:p w14:paraId="2322B468" w14:textId="77777777" w:rsidR="006573D4" w:rsidRDefault="006573D4" w:rsidP="006573D4">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507ABAB3" w14:textId="77777777" w:rsidR="006573D4" w:rsidRDefault="006573D4" w:rsidP="006573D4">
      <w:pPr>
        <w:rPr>
          <w:rFonts w:ascii="Times New Roman" w:hAnsi="Times New Roman" w:cs="Times New Roman"/>
          <w:u w:val="single"/>
        </w:rPr>
      </w:pPr>
    </w:p>
    <w:p w14:paraId="7117D66D" w14:textId="23BEA117" w:rsidR="006573D4" w:rsidRPr="00BB475C" w:rsidRDefault="006573D4" w:rsidP="00BB475C">
      <w:pPr>
        <w:pStyle w:val="Heading3"/>
      </w:pPr>
      <w:r>
        <w:t>Maternal Health Outcomes</w:t>
      </w:r>
    </w:p>
    <w:p w14:paraId="3A8A0125" w14:textId="1BD88CB0" w:rsidR="006573D4" w:rsidRDefault="006573D4" w:rsidP="006573D4">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The appropriate amount of weight that is to be gained for a healthful pregnancy is drawing attention from both clinicians and researchers in recent years, and recommendations have been tailored to pre-pregnancy BMI to optimize offspring health outcomes</w:t>
      </w:r>
      <w:r w:rsidR="00BB475C" w:rsidRPr="00F66111">
        <w:rPr>
          <w:rFonts w:ascii="Times New Roman" w:hAnsi="Times New Roman" w:cs="Times New Roman"/>
        </w:rPr>
        <w:t xml:space="preserve">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Rasmussen et al., 2010)</w:t>
      </w:r>
      <w:r w:rsidR="005F153A" w:rsidRPr="00F66111">
        <w:rPr>
          <w:rFonts w:ascii="Times New Roman" w:hAnsi="Times New Roman" w:cs="Times New Roman"/>
        </w:rPr>
        <w:fldChar w:fldCharType="end"/>
      </w:r>
      <w:r w:rsidR="00BB475C" w:rsidRPr="00F66111">
        <w:rPr>
          <w:rFonts w:ascii="Times New Roman" w:hAnsi="Times New Roman" w:cs="Times New Roman"/>
        </w:rPr>
        <w:t>.</w:t>
      </w:r>
      <w:r w:rsidR="005F153A" w:rsidRPr="00F66111">
        <w:rPr>
          <w:rFonts w:ascii="Times New Roman" w:hAnsi="Times New Roman" w:cs="Times New Roman"/>
        </w:rPr>
        <w:t xml:space="preserve"> </w:t>
      </w:r>
      <w:r w:rsidRPr="00F66111">
        <w:rPr>
          <w:rFonts w:ascii="Times New Roman" w:hAnsi="Times New Roman" w:cs="Times New Roman"/>
        </w:rPr>
        <w:t xml:space="preserve">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Schack-Nielsen, Michaelsen, Gamborg, Mortensen, &amp; Sørensen, 2010)</w:t>
      </w:r>
      <w:r w:rsidRPr="00F66111">
        <w:rPr>
          <w:rFonts w:ascii="Times New Roman" w:hAnsi="Times New Roman" w:cs="Times New Roman"/>
        </w:rPr>
        <w:fldChar w:fldCharType="end"/>
      </w:r>
      <w:r w:rsidRPr="00F66111">
        <w:rPr>
          <w:rFonts w:ascii="Times New Roman" w:hAnsi="Times New Roman" w:cs="Times New Roman"/>
        </w:rPr>
        <w:t>.</w:t>
      </w:r>
      <w:r w:rsidR="005F153A"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005F153A" w:rsidRPr="00F66111">
        <w:rPr>
          <w:rFonts w:ascii="Times New Roman" w:hAnsi="Times New Roman" w:cs="Times New Roman"/>
        </w:rPr>
        <w:fldChar w:fldCharType="begin"/>
      </w:r>
      <w:r w:rsidR="005F153A" w:rsidRPr="00F66111">
        <w:rPr>
          <w:rFonts w:ascii="Times New Roman" w:hAnsi="Times New Roman"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5F153A" w:rsidRPr="00F66111">
        <w:rPr>
          <w:rFonts w:ascii="Times New Roman" w:hAnsi="Times New Roman" w:cs="Times New Roman"/>
        </w:rPr>
        <w:fldChar w:fldCharType="separate"/>
      </w:r>
      <w:r w:rsidR="005F153A" w:rsidRPr="00F66111">
        <w:rPr>
          <w:rFonts w:ascii="Times New Roman" w:hAnsi="Times New Roman" w:cs="Times New Roman"/>
          <w:noProof/>
        </w:rPr>
        <w:t>(Cho et al., 2018)</w:t>
      </w:r>
      <w:r w:rsidR="005F153A" w:rsidRPr="00F66111">
        <w:rPr>
          <w:rFonts w:ascii="Times New Roman" w:hAnsi="Times New Roman" w:cs="Times New Roman"/>
        </w:rPr>
        <w:fldChar w:fldCharType="end"/>
      </w:r>
      <w:r w:rsidR="005F153A" w:rsidRPr="00F66111">
        <w:rPr>
          <w:rFonts w:ascii="Times New Roman" w:hAnsi="Times New Roman" w:cs="Times New Roman"/>
        </w:rPr>
        <w:t xml:space="preserve">. </w:t>
      </w:r>
    </w:p>
    <w:p w14:paraId="5E4CFEA1" w14:textId="77777777" w:rsidR="009266E6" w:rsidRDefault="009266E6" w:rsidP="009266E6">
      <w:pPr>
        <w:pStyle w:val="Heading2"/>
      </w:pPr>
    </w:p>
    <w:p w14:paraId="6F261F03" w14:textId="7612B6B8" w:rsidR="00D15159" w:rsidRDefault="009266E6" w:rsidP="009266E6">
      <w:pPr>
        <w:pStyle w:val="Heading2"/>
      </w:pPr>
      <w:r>
        <w:t>Main exposure and outcome variables:</w:t>
      </w:r>
    </w:p>
    <w:p w14:paraId="74B0B09E" w14:textId="77777777" w:rsidR="009F4613" w:rsidRDefault="00D15159" w:rsidP="006573D4">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48D4D9DE" w14:textId="77777777" w:rsidR="009F4613" w:rsidRDefault="009F4613" w:rsidP="006573D4">
      <w:pPr>
        <w:rPr>
          <w:rFonts w:ascii="Times New Roman" w:hAnsi="Times New Roman" w:cs="Times New Roman"/>
        </w:rPr>
      </w:pPr>
    </w:p>
    <w:p w14:paraId="254D1997" w14:textId="4F0C0A0C" w:rsidR="006573D4" w:rsidRPr="00BD2DF0" w:rsidRDefault="009F4613" w:rsidP="006573D4">
      <w:pPr>
        <w:rPr>
          <w:rFonts w:ascii="Times New Roman" w:hAnsi="Times New Roman" w:cs="Times New Roman"/>
        </w:rPr>
      </w:pPr>
      <w:r>
        <w:rPr>
          <w:rFonts w:ascii="Times New Roman" w:hAnsi="Times New Roman" w:cs="Times New Roman"/>
        </w:rPr>
        <w:t>In terms of the offspring, b</w:t>
      </w:r>
      <w:r w:rsidR="00D15159">
        <w:rPr>
          <w:rFonts w:ascii="Times New Roman" w:hAnsi="Times New Roman" w:cs="Times New Roman"/>
        </w:rPr>
        <w:t xml:space="preserve">ecause birth weight is </w:t>
      </w:r>
      <w:r>
        <w:rPr>
          <w:rFonts w:ascii="Times New Roman" w:hAnsi="Times New Roman" w:cs="Times New Roman"/>
        </w:rPr>
        <w:t>seen</w:t>
      </w:r>
      <w:r w:rsidR="00D15159">
        <w:rPr>
          <w:rFonts w:ascii="Times New Roman" w:hAnsi="Times New Roman" w:cs="Times New Roman"/>
        </w:rPr>
        <w:t xml:space="preserve"> in women who observe Ramadan fasting and because intermittent fasting is may affect body weight, the main outcome variable for this study will be child birth weight. </w:t>
      </w:r>
      <w:r w:rsidR="00396AE7">
        <w:rPr>
          <w:rFonts w:ascii="Times New Roman" w:hAnsi="Times New Roman" w:cs="Times New Roman"/>
        </w:rPr>
        <w:t xml:space="preserve">The exposure that will be evaluated in relation to these outcomes is the duration of the feeding window in expectant mothers. </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rsidP="001558C3">
      <w:pPr>
        <w:pStyle w:val="Heading2"/>
      </w:pPr>
      <w:r>
        <w:t xml:space="preserve">Translational </w:t>
      </w:r>
      <w:r w:rsidR="00AF4FEC" w:rsidRPr="00EC4456">
        <w:t>Aim 3.1</w:t>
      </w:r>
      <w:r w:rsidR="003A6BF1" w:rsidRPr="00EC4456">
        <w:t>:</w:t>
      </w:r>
      <w:r w:rsidR="00AF4FEC" w:rsidRPr="00EC4456">
        <w:t xml:space="preserve"> </w:t>
      </w:r>
      <w:r w:rsidR="00B34C3C" w:rsidRPr="00EC4456">
        <w:t>Examine the baseline characteristics of the BUMP cohort</w:t>
      </w:r>
    </w:p>
    <w:p w14:paraId="22D02FEF" w14:textId="597BB20A" w:rsidR="00123FA3" w:rsidRDefault="00B34C3C" w:rsidP="00341C5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1558C3">
      <w:pPr>
        <w:pStyle w:val="Heading3"/>
      </w:pPr>
      <w:r>
        <w:t xml:space="preserve">Study Population:  </w:t>
      </w:r>
    </w:p>
    <w:p w14:paraId="686DE279" w14:textId="6EF3AF89"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gives the participant the questionnaire</w:t>
      </w:r>
      <w:r w:rsidR="00FF2B4F">
        <w:rPr>
          <w:rFonts w:ascii="Times New Roman" w:hAnsi="Times New Roman" w:cs="Times New Roman"/>
        </w:rPr>
        <w:t xml:space="preserve"> (</w:t>
      </w:r>
      <w:r w:rsidR="002047D2">
        <w:rPr>
          <w:rFonts w:ascii="Times New Roman" w:hAnsi="Times New Roman" w:cs="Times New Roman"/>
        </w:rPr>
        <w:t>appendix 1</w:t>
      </w:r>
      <w:r w:rsidR="00FF2B4F">
        <w:rPr>
          <w:rFonts w:ascii="Times New Roman" w:hAnsi="Times New Roman" w:cs="Times New Roman"/>
        </w:rPr>
        <w:t>)</w:t>
      </w:r>
      <w:r w:rsidR="002047D2">
        <w:rPr>
          <w:rFonts w:ascii="Times New Roman" w:hAnsi="Times New Roman" w:cs="Times New Roman"/>
        </w:rPr>
        <w:t xml:space="preserve">. </w:t>
      </w:r>
      <w:r w:rsidR="00B27277">
        <w:rPr>
          <w:rFonts w:ascii="Times New Roman" w:hAnsi="Times New Roman" w:cs="Times New Roman"/>
        </w:rPr>
        <w:t>Inclusion criteria will be women with live, singleton births. Pregnancies complicated by fetal anomaly, congenital birth defects, or poor placentation/placental defects,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4E62E179" w14:textId="77777777" w:rsidR="00B27277" w:rsidRDefault="00B27277">
      <w:pPr>
        <w:rPr>
          <w:rFonts w:ascii="Times New Roman" w:hAnsi="Times New Roman" w:cs="Times New Roman"/>
        </w:rPr>
      </w:pPr>
    </w:p>
    <w:p w14:paraId="68F09906" w14:textId="77D004FC" w:rsidR="00B27277" w:rsidRDefault="00B27277" w:rsidP="00B27277">
      <w:pPr>
        <w:pStyle w:val="Heading3"/>
      </w:pPr>
      <w:r>
        <w:t xml:space="preserve">Power analysis: </w:t>
      </w:r>
    </w:p>
    <w:p w14:paraId="025C2A91" w14:textId="29E73D24" w:rsidR="005D4D73" w:rsidRPr="0091445B" w:rsidRDefault="005D4D73" w:rsidP="005D4D73">
      <w:pPr>
        <w:rPr>
          <w:rFonts w:ascii="Times New Roman" w:hAnsi="Times New Roman" w:cs="Times New Roman"/>
        </w:rPr>
      </w:pPr>
      <w:r w:rsidRPr="0091445B">
        <w:rPr>
          <w:rFonts w:ascii="Times New Roman" w:hAnsi="Times New Roman" w:cs="Times New Roman"/>
        </w:rPr>
        <w:t>A power analysis was conducted for linear regression models using G*power</w:t>
      </w:r>
      <w:r w:rsidR="00A47E79" w:rsidRPr="0091445B">
        <w:rPr>
          <w:rFonts w:ascii="Times New Roman" w:hAnsi="Times New Roman" w:cs="Times New Roman"/>
        </w:rPr>
        <w:t xml:space="preserve">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lotZkSet","properties":{"formattedCitation":"(Faul, Erdfelder, Lang, &amp; Buchner, 2007)","plainCitation":"(Faul, Erdfelder, Lang, &amp; Buchner,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Faul, Erdfelder, Lang, &amp; Buchner, 2007)</w:t>
      </w:r>
      <w:r w:rsidRPr="0091445B">
        <w:rPr>
          <w:rFonts w:ascii="Times New Roman" w:hAnsi="Times New Roman" w:cs="Times New Roman"/>
        </w:rPr>
        <w:fldChar w:fldCharType="end"/>
      </w:r>
      <w:r w:rsidR="0017273C" w:rsidRPr="0091445B">
        <w:rPr>
          <w:rFonts w:ascii="Times New Roman" w:hAnsi="Times New Roman" w:cs="Times New Roman"/>
        </w:rPr>
        <w:t xml:space="preserve">. Analyses were conducted </w:t>
      </w:r>
      <w:r w:rsidR="00C07757" w:rsidRPr="0091445B">
        <w:rPr>
          <w:rFonts w:ascii="Times New Roman" w:hAnsi="Times New Roman" w:cs="Times New Roman"/>
        </w:rPr>
        <w:t xml:space="preserve">by calculating Cohen’s D </w:t>
      </w:r>
      <w:r w:rsidR="0017273C" w:rsidRPr="0091445B">
        <w:rPr>
          <w:rFonts w:ascii="Times New Roman" w:hAnsi="Times New Roman" w:cs="Times New Roman"/>
        </w:rPr>
        <w:t xml:space="preserve">using </w:t>
      </w:r>
      <w:r w:rsidR="00C07757" w:rsidRPr="0091445B">
        <w:rPr>
          <w:rFonts w:ascii="Times New Roman" w:hAnsi="Times New Roman" w:cs="Times New Roman"/>
        </w:rPr>
        <w:t xml:space="preserve">mean data from </w:t>
      </w:r>
      <w:r w:rsidR="0017273C" w:rsidRPr="0091445B">
        <w:rPr>
          <w:rFonts w:ascii="Times New Roman" w:hAnsi="Times New Roman" w:cs="Times New Roman"/>
        </w:rPr>
        <w:t xml:space="preserve">maternal </w:t>
      </w:r>
      <w:r w:rsidR="00C07757" w:rsidRPr="0091445B">
        <w:rPr>
          <w:rFonts w:ascii="Times New Roman" w:hAnsi="Times New Roman" w:cs="Times New Roman"/>
        </w:rPr>
        <w:t xml:space="preserve">Ramadan </w:t>
      </w:r>
      <w:r w:rsidR="0017273C" w:rsidRPr="0091445B">
        <w:rPr>
          <w:rFonts w:ascii="Times New Roman" w:hAnsi="Times New Roman" w:cs="Times New Roman"/>
        </w:rPr>
        <w:t>fasting studies of the main outcomes (gestational diabetes and low birth weight)</w:t>
      </w:r>
      <w:r w:rsidR="009A0E18" w:rsidRPr="0091445B">
        <w:rPr>
          <w:rFonts w:ascii="Times New Roman" w:hAnsi="Times New Roman" w:cs="Times New Roman"/>
        </w:rPr>
        <w:t xml:space="preserve">, a power of 0.80, and a significance level of 0.5. As both effect sizes (Cohen’s D) were quite large, &gt;0.50, additional power analyses were conducted using a medium effect size (arbitrary, 0.3), and small effect size (arbitrary 0.15). As the true effect size of maternal feeding window has not been calculated before and hasn’t been characterized yet in this study population, it is uncertain whether or not the calculated effect sizes will be replicable in this study. The multiple power analyses provide a range of sample sizes, with as few as 31 participants and as many as 203 participants. As the BUMP recruitment has been active for one year and &gt;800 participants have been recruited, I propose to recruit the full 203 participants required to identify a small effect size. </w:t>
      </w:r>
    </w:p>
    <w:p w14:paraId="76EDA1BB" w14:textId="77777777" w:rsidR="009A0E18" w:rsidRDefault="009A0E18" w:rsidP="00B27277">
      <w:pPr>
        <w:pStyle w:val="prelim4"/>
      </w:pPr>
    </w:p>
    <w:p w14:paraId="780C555A" w14:textId="77777777" w:rsidR="0025301E" w:rsidRDefault="0025301E" w:rsidP="00B27277">
      <w:pPr>
        <w:pStyle w:val="prelim4"/>
      </w:pPr>
    </w:p>
    <w:p w14:paraId="28AB43F6" w14:textId="3C508508" w:rsidR="00B27277" w:rsidRDefault="00CF1632" w:rsidP="00B27277">
      <w:pPr>
        <w:pStyle w:val="prelim4"/>
      </w:pPr>
      <w:r>
        <w:t xml:space="preserve">Table 1: </w:t>
      </w:r>
      <w:r w:rsidR="00B27277">
        <w:t xml:space="preserve">Gestational Diabetes </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745"/>
        <w:gridCol w:w="3191"/>
        <w:gridCol w:w="3524"/>
      </w:tblGrid>
      <w:tr w:rsidR="00B27277" w:rsidRPr="00B27277" w14:paraId="33B5556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B0D4502"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1D3611" w14:textId="5F106E53"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B009F0"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A79F4E8" w14:textId="5D07C07D"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57741AA8" w14:textId="77777777" w:rsidTr="009A0E18">
        <w:trPr>
          <w:trHeight w:val="825"/>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E992FB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621 (larg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5C7A81D"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27</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7894251" w14:textId="02083C51"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54+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7C1F8D7" w14:textId="71AE049A" w:rsidR="00B27277" w:rsidRPr="00B27277" w:rsidRDefault="00B27277" w:rsidP="00B27277">
            <w:pPr>
              <w:rPr>
                <w:rFonts w:ascii="Times New Roman" w:eastAsia="Times New Roman" w:hAnsi="Times New Roman" w:cs="Times New Roman"/>
              </w:rPr>
            </w:pPr>
            <w:r w:rsidRPr="00CF1632">
              <w:rPr>
                <w:rFonts w:ascii="Times New Roman" w:eastAsia="Times New Roman" w:hAnsi="Times New Roman" w:cs="Times New Roman"/>
                <w:color w:val="000000"/>
              </w:rPr>
              <w:fldChar w:fldCharType="begin"/>
            </w:r>
            <w:r w:rsidRPr="00CF1632">
              <w:rPr>
                <w:rFonts w:ascii="Times New Roman" w:eastAsia="Times New Roman" w:hAnsi="Times New Roman" w:cs="Times New Roman"/>
                <w:color w:val="000000"/>
              </w:rPr>
              <w:instrText xml:space="preserve"> ADDIN ZOTERO_ITEM CSL_CITATION {"citationID":"kFQf6jSx","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CF1632">
              <w:rPr>
                <w:rFonts w:ascii="Times New Roman" w:eastAsia="Times New Roman" w:hAnsi="Times New Roman" w:cs="Times New Roman"/>
                <w:color w:val="000000"/>
              </w:rPr>
              <w:fldChar w:fldCharType="separate"/>
            </w:r>
            <w:r w:rsidRPr="00CF1632">
              <w:rPr>
                <w:rFonts w:ascii="Times New Roman" w:eastAsia="Times New Roman" w:hAnsi="Times New Roman" w:cs="Times New Roman"/>
                <w:noProof/>
                <w:color w:val="000000"/>
              </w:rPr>
              <w:t>(Baynouna Al Ketbi, Niglekerke, Zein Al Deen, &amp; Mirghani, 2014)</w:t>
            </w:r>
            <w:r w:rsidRPr="00CF1632">
              <w:rPr>
                <w:rFonts w:ascii="Times New Roman" w:eastAsia="Times New Roman" w:hAnsi="Times New Roman" w:cs="Times New Roman"/>
                <w:color w:val="000000"/>
              </w:rPr>
              <w:fldChar w:fldCharType="end"/>
            </w:r>
          </w:p>
        </w:tc>
      </w:tr>
      <w:tr w:rsidR="00B27277" w:rsidRPr="00B27277" w14:paraId="65B3312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2F94F9" w14:textId="27214F45"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72C42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5DD33F7" w14:textId="10FEADD8"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21F4BFE"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B27277" w:rsidRPr="00B27277" w14:paraId="27DE47D8"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670A15F"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9EB7FF2"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A9836DC" w14:textId="155FF6B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C7D8EDB" w14:textId="77777777" w:rsidR="00B27277" w:rsidRPr="00B27277" w:rsidRDefault="00B27277" w:rsidP="00B27277">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1E21493C" w14:textId="7D0E9D93" w:rsidR="00B27277" w:rsidRDefault="00B27277" w:rsidP="00B27277">
      <w:pPr>
        <w:pStyle w:val="prelim4"/>
      </w:pPr>
      <w:r>
        <w:br/>
      </w:r>
      <w:r w:rsidR="00CF1632">
        <w:t xml:space="preserve">Table 2: </w:t>
      </w:r>
      <w:r>
        <w:t>Low Birth Weight</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828"/>
        <w:gridCol w:w="3112"/>
        <w:gridCol w:w="3520"/>
      </w:tblGrid>
      <w:tr w:rsidR="00B27277" w:rsidRPr="00B27277" w14:paraId="1587DBAB"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D64886E"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4D2D6AC" w14:textId="0B63244D" w:rsidR="00B27277" w:rsidRPr="00B27277" w:rsidRDefault="00B27277" w:rsidP="00CF1632">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828835" w14:textId="77777777"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5B03FAE" w14:textId="589D4805" w:rsidR="00B27277" w:rsidRPr="00B27277" w:rsidRDefault="00B27277" w:rsidP="00CF1632">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sidR="001A1FDC">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B27277" w:rsidRPr="00B27277" w14:paraId="14A19FB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802E05A" w14:textId="5D1B3363"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0.5864</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1659D22" w14:textId="4BAC54B7"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14</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24A0348" w14:textId="1D887A4A" w:rsidR="00B27277" w:rsidRPr="00B27277" w:rsidRDefault="00661EE1" w:rsidP="00FF5920">
            <w:pPr>
              <w:rPr>
                <w:rFonts w:ascii="Times New Roman" w:eastAsia="Times New Roman" w:hAnsi="Times New Roman" w:cs="Times New Roman"/>
              </w:rPr>
            </w:pPr>
            <w:r>
              <w:rPr>
                <w:rFonts w:ascii="Times New Roman" w:eastAsia="Times New Roman" w:hAnsi="Times New Roman" w:cs="Times New Roman"/>
              </w:rPr>
              <w:t>2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C6CCA82" w14:textId="7BECB4A2" w:rsidR="00B27277" w:rsidRPr="00B27277" w:rsidRDefault="00CF1632" w:rsidP="00FF5920">
            <w:pP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wxHzJs6","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avitri et al., 2014)</w:t>
            </w:r>
            <w:r>
              <w:rPr>
                <w:rFonts w:ascii="Times New Roman" w:eastAsia="Times New Roman" w:hAnsi="Times New Roman" w:cs="Times New Roman"/>
              </w:rPr>
              <w:fldChar w:fldCharType="end"/>
            </w:r>
          </w:p>
        </w:tc>
      </w:tr>
      <w:tr w:rsidR="00661EE1" w:rsidRPr="00B27277" w14:paraId="3B6F60EF"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7780133" w14:textId="65BFD8F9"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1D2C855" w14:textId="0BF3BBB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E5C57AB" w14:textId="724E0E98"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79C1F72" w14:textId="1B6CFBD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661EE1" w:rsidRPr="00B27277" w14:paraId="7381B8A1" w14:textId="77777777" w:rsidTr="00CF1632">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AE688DE" w14:textId="3F0594D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1D7089" w14:textId="542B9EA6"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7300FA" w14:textId="13C77DB7"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BF93C0F" w14:textId="3BC3EE93" w:rsidR="00661EE1" w:rsidRPr="00B27277" w:rsidRDefault="00661EE1" w:rsidP="00661EE1">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752FDE41" w14:textId="7B59E660" w:rsidR="00341C5C" w:rsidRDefault="00341C5C">
      <w:pPr>
        <w:rPr>
          <w:rFonts w:ascii="Times New Roman" w:hAnsi="Times New Roman" w:cs="Times New Roman"/>
        </w:rPr>
      </w:pPr>
    </w:p>
    <w:p w14:paraId="486E495E" w14:textId="77777777" w:rsidR="00341C5C" w:rsidRPr="00123FA3" w:rsidRDefault="00341C5C" w:rsidP="001558C3">
      <w:pPr>
        <w:pStyle w:val="Heading3"/>
      </w:pPr>
      <w:r w:rsidRPr="00123FA3">
        <w:t>Ethical Approval</w:t>
      </w:r>
      <w:r>
        <w:t>, Data Acquisition, and Data management</w:t>
      </w:r>
      <w:r w:rsidRPr="00123FA3">
        <w:t>:</w:t>
      </w:r>
    </w:p>
    <w:p w14:paraId="13437F84" w14:textId="43EABE97" w:rsidR="000C77A4" w:rsidRPr="005F05A8" w:rsidRDefault="00341C5C">
      <w:pPr>
        <w:rPr>
          <w:rFonts w:ascii="Times New Roman" w:hAnsi="Times New Roman" w:cs="Times New Roman"/>
        </w:rPr>
      </w:pPr>
      <w:r>
        <w:rPr>
          <w:rFonts w:ascii="Times New Roman" w:hAnsi="Times New Roman" w:cs="Times New Roman"/>
        </w:rPr>
        <w:t>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w:t>
      </w:r>
      <w:r w:rsidR="00B27277">
        <w:rPr>
          <w:rFonts w:ascii="Times New Roman" w:hAnsi="Times New Roman" w:cs="Times New Roman"/>
        </w:rPr>
        <w:t xml:space="preserve"> and named in the secondary use IRB application</w:t>
      </w:r>
      <w:r>
        <w:rPr>
          <w:rFonts w:ascii="Times New Roman" w:hAnsi="Times New Roman" w:cs="Times New Roman"/>
        </w:rPr>
        <w:t xml:space="preserve">.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sidRPr="001558C3">
        <w:rPr>
          <w:rStyle w:val="Heading3Char"/>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 xml:space="preserve">frozen and kept at the </w:t>
      </w:r>
      <w:r w:rsidR="002D7724">
        <w:rPr>
          <w:rFonts w:ascii="Times New Roman" w:hAnsi="Times New Roman" w:cs="Times New Roman"/>
        </w:rPr>
        <w:lastRenderedPageBreak/>
        <w:t>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sidR="001009B3">
        <w:rPr>
          <w:rFonts w:ascii="Times New Roman" w:hAnsi="Times New Roman" w:cs="Times New Roman"/>
        </w:rPr>
        <w:t>RNAlater</w:t>
      </w:r>
      <w:proofErr w:type="spellEnd"/>
      <w:r w:rsidR="001009B3">
        <w:rPr>
          <w:rFonts w:ascii="Times New Roman" w:hAnsi="Times New Roman" w:cs="Times New Roman"/>
        </w:rPr>
        <w:t xml:space="preserve">,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1558C3">
      <w:pPr>
        <w:pStyle w:val="Heading3"/>
      </w:pPr>
      <w:r w:rsidRPr="0030552D">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rsidP="001558C3">
      <w:pPr>
        <w:pStyle w:val="Heading3"/>
      </w:pPr>
      <w:r>
        <w:t>Assessment of Feeding Window</w:t>
      </w:r>
    </w:p>
    <w:p w14:paraId="38022AFD" w14:textId="77777777" w:rsidR="0091445B"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r>
    </w:p>
    <w:p w14:paraId="41FF4B34"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gt;12 hours</w:t>
      </w:r>
    </w:p>
    <w:p w14:paraId="384C68DF"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10-12 hours</w:t>
      </w:r>
    </w:p>
    <w:p w14:paraId="3D224555"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8-10 hours</w:t>
      </w:r>
    </w:p>
    <w:p w14:paraId="658F6F15"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6-8 hours,</w:t>
      </w:r>
    </w:p>
    <w:p w14:paraId="45C39B76" w14:textId="77777777" w:rsidR="0091445B" w:rsidRDefault="0080130E" w:rsidP="0091445B">
      <w:pPr>
        <w:pStyle w:val="ListParagraph"/>
        <w:numPr>
          <w:ilvl w:val="0"/>
          <w:numId w:val="7"/>
        </w:numPr>
        <w:rPr>
          <w:rFonts w:ascii="Times New Roman" w:hAnsi="Times New Roman" w:cs="Times New Roman"/>
        </w:rPr>
      </w:pPr>
      <w:r w:rsidRPr="0091445B">
        <w:rPr>
          <w:rFonts w:ascii="Times New Roman" w:hAnsi="Times New Roman" w:cs="Times New Roman"/>
        </w:rPr>
        <w:t xml:space="preserve">&lt;6 hours. </w:t>
      </w:r>
    </w:p>
    <w:p w14:paraId="26B545D3" w14:textId="4AA56294" w:rsidR="0080130E" w:rsidRPr="0091445B" w:rsidRDefault="0080130E" w:rsidP="0091445B">
      <w:pPr>
        <w:rPr>
          <w:rFonts w:ascii="Times New Roman" w:hAnsi="Times New Roman" w:cs="Times New Roman"/>
        </w:rPr>
      </w:pPr>
      <w:r w:rsidRPr="0091445B">
        <w:rPr>
          <w:rFonts w:ascii="Times New Roman" w:hAnsi="Times New Roman" w:cs="Times New Roman"/>
        </w:rPr>
        <w:lastRenderedPageBreak/>
        <w:t xml:space="preserve">These feeding windows are all reflected in the TRF literature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Rothschild, Hoddy, Jambazian, &amp; Varady, 2014)</w:t>
      </w:r>
      <w:r w:rsidRPr="0091445B">
        <w:rPr>
          <w:rFonts w:ascii="Times New Roman" w:hAnsi="Times New Roman" w:cs="Times New Roman"/>
        </w:rPr>
        <w:fldChar w:fldCharType="end"/>
      </w:r>
      <w:r w:rsidRPr="0091445B">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1558C3">
      <w:pPr>
        <w:pStyle w:val="Heading2"/>
      </w:pPr>
      <w:r>
        <w:t xml:space="preserve">Translational </w:t>
      </w:r>
      <w:r w:rsidR="00AF4FEC" w:rsidRPr="00003BC5">
        <w:t>Aim 3.2.</w:t>
      </w:r>
      <w:r w:rsidR="00B34C3C" w:rsidRPr="00003BC5">
        <w:t xml:space="preserve"> Investigate the </w:t>
      </w:r>
      <w:r w:rsidR="009F7140" w:rsidRPr="00003BC5">
        <w:t xml:space="preserve">associations of </w:t>
      </w:r>
      <w:r w:rsidR="005F085A" w:rsidRPr="00003BC5">
        <w:t>feeding window length on maternal and child health outcomes</w:t>
      </w:r>
    </w:p>
    <w:p w14:paraId="73FB9CD8" w14:textId="5CFEEDFA" w:rsidR="009458EA" w:rsidRPr="005B59C0" w:rsidRDefault="007228FE" w:rsidP="00C07BE7">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60288" behindDoc="0" locked="0" layoutInCell="1" allowOverlap="1" wp14:anchorId="14C0E902" wp14:editId="10E9F54A">
                <wp:simplePos x="0" y="0"/>
                <wp:positionH relativeFrom="column">
                  <wp:posOffset>3940810</wp:posOffset>
                </wp:positionH>
                <wp:positionV relativeFrom="paragraph">
                  <wp:posOffset>108585</wp:posOffset>
                </wp:positionV>
                <wp:extent cx="2848610" cy="977265"/>
                <wp:effectExtent l="0" t="0" r="0" b="635"/>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7B9D8740" w14:textId="0CD962A9"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5">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w:t>
                            </w:r>
                            <w:r w:rsidR="007228FE">
                              <w:t xml:space="preserve">irected acyclic graph </w:t>
                            </w:r>
                            <w:r w:rsidR="005B59C0">
                              <w:t>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E902" id="_x0000_t202" coordsize="21600,21600" o:spt="202" path="m,l,21600r21600,l21600,xe">
                <v:stroke joinstyle="miter"/>
                <v:path gradientshapeok="t" o:connecttype="rect"/>
              </v:shapetype>
              <v:shape id="Text Box 3" o:spid="_x0000_s1026" type="#_x0000_t202" style="position:absolute;margin-left:310.3pt;margin-top:8.55pt;width:224.3pt;height:76.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" fillcolor="white [3201]" stroked="f" strokeweight=".5pt">
                <v:textbox>
                  <w:txbxContent>
                    <w:p w14:paraId="7B9D8740" w14:textId="0CD962A9"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w:t>
                      </w:r>
                      <w:r w:rsidR="00B27277">
                        <w:t>1</w:t>
                      </w:r>
                      <w:r>
                        <w:t>:</w:t>
                      </w:r>
                      <w:r w:rsidR="00B27277">
                        <w:t xml:space="preserve"> D</w:t>
                      </w:r>
                      <w:r w:rsidR="007228FE">
                        <w:t xml:space="preserve">irected acyclic graph </w:t>
                      </w:r>
                      <w:r w:rsidR="005B59C0">
                        <w:t xml:space="preserve">for </w:t>
                      </w:r>
                      <w:proofErr w:type="spellStart"/>
                      <w:r w:rsidR="005B59C0">
                        <w:t>aim 3.</w:t>
                      </w:r>
                      <w:proofErr w:type="spellEnd"/>
                      <w:r w:rsidR="005B59C0">
                        <w:t>2</w:t>
                      </w:r>
                    </w:p>
                  </w:txbxContent>
                </v:textbox>
                <w10:wrap type="square"/>
              </v:shape>
            </w:pict>
          </mc:Fallback>
        </mc:AlternateContent>
      </w:r>
      <w:r w:rsidR="005B59C0">
        <w:rPr>
          <w:noProof/>
          <w:u w:val="single"/>
        </w:rPr>
        <mc:AlternateContent>
          <mc:Choice Requires="wps">
            <w:drawing>
              <wp:anchor distT="0" distB="0" distL="114300" distR="114300" simplePos="0" relativeHeight="251659264" behindDoc="0" locked="0" layoutInCell="1" allowOverlap="1" wp14:anchorId="66F7BF6A" wp14:editId="1E72CFC5">
                <wp:simplePos x="0" y="0"/>
                <wp:positionH relativeFrom="column">
                  <wp:posOffset>3899688</wp:posOffset>
                </wp:positionH>
                <wp:positionV relativeFrom="paragraph">
                  <wp:posOffset>968779</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7">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6068708F" w:rsidR="007E426C" w:rsidRDefault="007E426C">
                            <w:r>
                              <w:t xml:space="preserve">Figure </w:t>
                            </w:r>
                            <w:r w:rsidR="005B59C0">
                              <w:t>2</w:t>
                            </w:r>
                            <w:r>
                              <w:t xml:space="preserve">: </w:t>
                            </w:r>
                            <w:r w:rsidR="007228FE">
                              <w:t>Directed acyclic graph</w:t>
                            </w:r>
                            <w:r>
                              <w:t xml:space="preserve">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BF6A" id="Text Box 2" o:spid="_x0000_s1027" type="#_x0000_t202" style="position:absolute;margin-left:307.05pt;margin-top:76.3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8">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6068708F" w:rsidR="007E426C" w:rsidRDefault="007E426C">
                      <w:r>
                        <w:t xml:space="preserve">Figure </w:t>
                      </w:r>
                      <w:r w:rsidR="005B59C0">
                        <w:t>2</w:t>
                      </w:r>
                      <w:r>
                        <w:t xml:space="preserve">: </w:t>
                      </w:r>
                      <w:r w:rsidR="007228FE">
                        <w:t>Directed acyclic graph</w:t>
                      </w:r>
                      <w:r>
                        <w:t xml:space="preserve"> for aim 3.3</w:t>
                      </w:r>
                    </w:p>
                  </w:txbxContent>
                </v:textbox>
                <w10:wrap type="square"/>
              </v:shape>
            </w:pict>
          </mc:Fallback>
        </mc:AlternateContent>
      </w:r>
      <w:r w:rsidR="00CB51AB"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00CB51AB"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00CB51AB" w:rsidRPr="00C053CD">
        <w:rPr>
          <w:rFonts w:ascii="Times New Roman" w:hAnsi="Times New Roman" w:cs="Times New Roman"/>
        </w:rPr>
        <w:t xml:space="preserve"> between Ramadan fasting and preterm birth. Although imperfect, </w:t>
      </w:r>
      <w:r w:rsidR="00C053CD" w:rsidRPr="00C053CD">
        <w:rPr>
          <w:rFonts w:ascii="Times New Roman" w:hAnsi="Times New Roman" w:cs="Times New Roman"/>
        </w:rPr>
        <w:t>one such cross-sectional study evaluated a consistent exposure to Ramadan fasting and categorized participants based on the level of fasting completed (1-10d, 11-20d, 21-29 days in the 2017 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have </w:t>
      </w:r>
      <w:r w:rsidR="00F504CA">
        <w:rPr>
          <w:rFonts w:ascii="Times New Roman" w:hAnsi="Times New Roman" w:cs="Times New Roman"/>
          <w:i/>
        </w:rPr>
        <w:t>s</w:t>
      </w:r>
      <w:r w:rsidR="00B15686" w:rsidRPr="007645B3">
        <w:rPr>
          <w:rFonts w:ascii="Times New Roman" w:hAnsi="Times New Roman" w:cs="Times New Roman"/>
          <w:i/>
        </w:rPr>
        <w:t>horter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w:t>
      </w:r>
      <w:r w:rsidR="005B59C0">
        <w:rPr>
          <w:rFonts w:ascii="Times New Roman" w:hAnsi="Times New Roman" w:cs="Times New Roman"/>
          <w:i/>
        </w:rPr>
        <w:t xml:space="preserve"> and </w:t>
      </w:r>
      <w:r w:rsidR="009A0E18">
        <w:rPr>
          <w:rFonts w:ascii="Times New Roman" w:hAnsi="Times New Roman" w:cs="Times New Roman"/>
          <w:i/>
        </w:rPr>
        <w:t xml:space="preserve">that </w:t>
      </w:r>
      <w:r w:rsidR="005B59C0">
        <w:rPr>
          <w:rFonts w:ascii="Times New Roman" w:hAnsi="Times New Roman" w:cs="Times New Roman"/>
          <w:i/>
        </w:rPr>
        <w:t>there will be no effect on child birthweight</w:t>
      </w:r>
      <w:r w:rsidR="00631DAA">
        <w:rPr>
          <w:rFonts w:ascii="Times New Roman" w:hAnsi="Times New Roman" w:cs="Times New Roman"/>
          <w:i/>
        </w:rPr>
        <w:t xml:space="preserve">. </w:t>
      </w:r>
      <w:r w:rsidR="005B59C0">
        <w:rPr>
          <w:rFonts w:ascii="Times New Roman" w:hAnsi="Times New Roman" w:cs="Times New Roman"/>
        </w:rPr>
        <w:t>(Figures 1 and 2)</w:t>
      </w:r>
    </w:p>
    <w:p w14:paraId="6C8193AD" w14:textId="52758FCC" w:rsidR="008E75BF" w:rsidRPr="007645B3" w:rsidRDefault="008E75BF" w:rsidP="00C07BE7">
      <w:pPr>
        <w:rPr>
          <w:rFonts w:ascii="Times New Roman" w:hAnsi="Times New Roman" w:cs="Times New Roman"/>
        </w:rPr>
      </w:pPr>
    </w:p>
    <w:p w14:paraId="5F7FEC11" w14:textId="170495FD"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r w:rsidR="006158C3">
        <w:rPr>
          <w:rFonts w:ascii="Times New Roman" w:hAnsi="Times New Roman" w:cs="Times New Roman"/>
        </w:rPr>
        <w:t xml:space="preserve">logistic regression will be employed. </w:t>
      </w:r>
    </w:p>
    <w:p w14:paraId="3F17EF9B" w14:textId="57273CB4" w:rsidR="00B15686" w:rsidRDefault="00B15686" w:rsidP="00BA7939">
      <w:pPr>
        <w:rPr>
          <w:rFonts w:ascii="Times New Roman" w:hAnsi="Times New Roman" w:cs="Times New Roman"/>
        </w:rPr>
      </w:pPr>
    </w:p>
    <w:p w14:paraId="73FFE980" w14:textId="4A4E0833" w:rsidR="00B15686" w:rsidRPr="001558C3" w:rsidRDefault="00B15686" w:rsidP="001558C3">
      <w:pPr>
        <w:pStyle w:val="Heading2"/>
      </w:pPr>
    </w:p>
    <w:p w14:paraId="3C747D50" w14:textId="6049BC75" w:rsidR="00AF4FEC" w:rsidRPr="001558C3" w:rsidRDefault="009E651B" w:rsidP="001558C3">
      <w:pPr>
        <w:pStyle w:val="Heading2"/>
      </w:pPr>
      <w:r w:rsidRPr="001558C3">
        <w:t xml:space="preserve">Translational </w:t>
      </w:r>
      <w:r w:rsidR="00212D1E" w:rsidRPr="001558C3">
        <w:t xml:space="preserve">Aim 3.3 </w:t>
      </w:r>
      <w:r w:rsidR="000E6934" w:rsidRPr="001558C3">
        <w:t xml:space="preserve">Examine </w:t>
      </w:r>
      <w:r w:rsidRPr="001558C3">
        <w:t xml:space="preserve">the molecular basis for feeding window association with maternal and child health in </w:t>
      </w:r>
      <w:r w:rsidR="000E6934" w:rsidRPr="001558C3">
        <w:t>biological sa</w:t>
      </w:r>
      <w:r w:rsidR="007E0F24" w:rsidRPr="001558C3">
        <w:t xml:space="preserve">mples </w:t>
      </w:r>
    </w:p>
    <w:p w14:paraId="54F1EC80" w14:textId="3B378116" w:rsidR="00BD2DF0" w:rsidRPr="00EC4456" w:rsidRDefault="00236B63" w:rsidP="00BD2DF0">
      <w:pPr>
        <w:jc w:val="both"/>
        <w:rPr>
          <w:rFonts w:ascii="Times New Roman" w:hAnsi="Times New Roman" w:cs="Times New Roman"/>
        </w:rPr>
      </w:pPr>
      <w:r>
        <w:rPr>
          <w:rFonts w:ascii="Times New Roman" w:hAnsi="Times New Roman" w:cs="Times New Roman"/>
        </w:rPr>
        <w:t>The metabolic and biochemical effects of fasting during pregnancy are critically understudied. It is known that a large proportion of the Islamic world chooses to fast when pregnancy, for many reasons</w:t>
      </w:r>
      <w:r w:rsidR="005A77D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y difficult group to enroll and study, there is very little data on what fasting does to maternal and child hormonal and nutritional signals. Of those few studies, the majority exist as case studies or observational studies of women with existing diabetes during pregnancy</w:t>
      </w:r>
      <w:r w:rsidR="00895CC9">
        <w:rPr>
          <w:rFonts w:ascii="Times New Roman" w:hAnsi="Times New Roman" w:cs="Times New Roman"/>
        </w:rPr>
        <w:t xml:space="preserve"> </w:t>
      </w:r>
      <w:r w:rsidR="00895CC9">
        <w:rPr>
          <w:rFonts w:ascii="Times New Roman" w:hAnsi="Times New Roman" w:cs="Times New Roman"/>
        </w:rPr>
        <w:fldChar w:fldCharType="begin"/>
      </w:r>
      <w:r w:rsidR="00895CC9">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sidR="00895CC9">
        <w:rPr>
          <w:rFonts w:ascii="Times New Roman" w:hAnsi="Times New Roman" w:cs="Times New Roman"/>
        </w:rPr>
        <w:fldChar w:fldCharType="separate"/>
      </w:r>
      <w:r w:rsidR="00895CC9">
        <w:rPr>
          <w:rFonts w:ascii="Times New Roman" w:hAnsi="Times New Roman" w:cs="Times New Roman"/>
          <w:noProof/>
        </w:rPr>
        <w:t>(Azlin et al., 2011; Ismail et al., 2011)</w:t>
      </w:r>
      <w:r w:rsidR="00895CC9">
        <w:rPr>
          <w:rFonts w:ascii="Times New Roman" w:hAnsi="Times New Roman" w:cs="Times New Roman"/>
        </w:rPr>
        <w:fldChar w:fldCharType="end"/>
      </w:r>
      <w:r w:rsidR="00895CC9">
        <w:rPr>
          <w:rFonts w:ascii="Times New Roman" w:hAnsi="Times New Roman" w:cs="Times New Roman"/>
        </w:rPr>
        <w:t>.</w:t>
      </w:r>
      <w:r>
        <w:rPr>
          <w:rFonts w:ascii="Times New Roman" w:hAnsi="Times New Roman" w:cs="Times New Roman"/>
        </w:rPr>
        <w:t xml:space="preserve"> </w:t>
      </w:r>
      <w:r w:rsidR="00165478">
        <w:rPr>
          <w:rFonts w:ascii="Times New Roman" w:hAnsi="Times New Roman" w:cs="Times New Roman"/>
        </w:rPr>
        <w:t xml:space="preserve">Observational studies of pregnant, normo-glycemic women who observed Ramadan fast noticed </w:t>
      </w:r>
      <w:r w:rsidR="00165478">
        <w:rPr>
          <w:rFonts w:ascii="Times New Roman" w:hAnsi="Times New Roman" w:cs="Times New Roman"/>
        </w:rPr>
        <w:lastRenderedPageBreak/>
        <w:t>that women had higher post-prandial 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B27277">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B27277">
        <w:rPr>
          <w:rFonts w:ascii="Times New Roman" w:hAnsi="Times New Roman" w:cs="Times New Roman"/>
          <w:noProof/>
        </w:rPr>
        <w:t>(Baynouna Al Ketbi et al.,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w:t>
      </w:r>
      <w:proofErr w:type="spellStart"/>
      <w:r w:rsidR="00165478">
        <w:rPr>
          <w:rFonts w:ascii="Times New Roman" w:hAnsi="Times New Roman" w:cs="Times New Roman"/>
        </w:rPr>
        <w:t>insulinemia</w:t>
      </w:r>
      <w:proofErr w:type="spellEnd"/>
      <w:r w:rsidR="00165478">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of </w:t>
      </w:r>
      <w:r w:rsidR="00E96979">
        <w:rPr>
          <w:rFonts w:ascii="Times New Roman" w:hAnsi="Times New Roman" w:cs="Times New Roman"/>
        </w:rPr>
        <w:t xml:space="preserve"> blood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r w:rsidR="00843B2D">
        <w:rPr>
          <w:rFonts w:ascii="Times New Roman" w:hAnsi="Times New Roman" w:cs="Times New Roman"/>
        </w:rPr>
        <w:t xml:space="preserve"> </w:t>
      </w:r>
      <w:r w:rsidR="00B15686">
        <w:rPr>
          <w:rFonts w:ascii="Times New Roman" w:hAnsi="Times New Roman" w:cs="Times New Roman"/>
        </w:rPr>
        <w:t xml:space="preserve">To provide translatability to the animal study, human maternal blood samples </w:t>
      </w:r>
      <w:r w:rsidR="00E15ED0">
        <w:rPr>
          <w:rFonts w:ascii="Times New Roman" w:hAnsi="Times New Roman" w:cs="Times New Roman"/>
        </w:rPr>
        <w:t>may be tested for other</w:t>
      </w:r>
      <w:r w:rsidR="00B15686">
        <w:rPr>
          <w:rFonts w:ascii="Times New Roman" w:hAnsi="Times New Roman" w:cs="Times New Roman"/>
        </w:rPr>
        <w:t xml:space="preserve"> contributing hormones </w:t>
      </w:r>
      <w:r w:rsidR="00E15ED0">
        <w:rPr>
          <w:rFonts w:ascii="Times New Roman" w:hAnsi="Times New Roman" w:cs="Times New Roman"/>
        </w:rPr>
        <w:t>that demonstrate effect in</w:t>
      </w:r>
      <w:r w:rsidR="00B15686">
        <w:rPr>
          <w:rFonts w:ascii="Times New Roman" w:hAnsi="Times New Roman" w:cs="Times New Roman"/>
        </w:rPr>
        <w:t xml:space="preserve">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B577F5C" w14:textId="1FBCB53F" w:rsidR="0058458A" w:rsidRDefault="0058458A" w:rsidP="001558C3">
      <w:pPr>
        <w:pStyle w:val="prelim4"/>
      </w:pPr>
      <w:r>
        <w:t>Univariate and Bivariate Analyses</w:t>
      </w:r>
    </w:p>
    <w:p w14:paraId="26BDD194" w14:textId="42166E12" w:rsidR="0058458A" w:rsidRDefault="0058458A" w:rsidP="0058458A">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r w:rsidR="00F87257">
        <w:rPr>
          <w:rFonts w:ascii="Times New Roman" w:hAnsi="Times New Roman" w:cs="Times New Roman"/>
        </w:rPr>
        <w:t xml:space="preserve">As seen in table 3, these are the current proposed variables to be considered in the bivariate analyses. </w:t>
      </w:r>
    </w:p>
    <w:p w14:paraId="59C2A84F" w14:textId="77777777" w:rsidR="00F87257" w:rsidRDefault="00F87257" w:rsidP="00F87257">
      <w:pPr>
        <w:pStyle w:val="prelim4"/>
      </w:pPr>
    </w:p>
    <w:p w14:paraId="1BBFBD30" w14:textId="75C101DC" w:rsidR="00F87257" w:rsidRDefault="00F87257" w:rsidP="00F87257">
      <w:pPr>
        <w:pStyle w:val="prelim4"/>
      </w:pPr>
      <w:r>
        <w:t xml:space="preserve">Table 3: </w:t>
      </w:r>
      <w:r w:rsidRPr="005F085A">
        <w:t>P</w:t>
      </w:r>
      <w:r>
        <w:t>otential confounders:</w:t>
      </w:r>
    </w:p>
    <w:tbl>
      <w:tblPr>
        <w:tblStyle w:val="TableGrid"/>
        <w:tblW w:w="0" w:type="auto"/>
        <w:tblLook w:val="04A0" w:firstRow="1" w:lastRow="0" w:firstColumn="1" w:lastColumn="0" w:noHBand="0" w:noVBand="1"/>
      </w:tblPr>
      <w:tblGrid>
        <w:gridCol w:w="4675"/>
        <w:gridCol w:w="4675"/>
      </w:tblGrid>
      <w:tr w:rsidR="00F87257" w:rsidRPr="00C26F78" w14:paraId="075112DF" w14:textId="77777777" w:rsidTr="00FF5920">
        <w:tc>
          <w:tcPr>
            <w:tcW w:w="4675" w:type="dxa"/>
          </w:tcPr>
          <w:p w14:paraId="25C98FCA"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409DF872" w14:textId="77777777" w:rsidR="00F87257" w:rsidRPr="00F87257" w:rsidRDefault="00F87257" w:rsidP="00FF5920">
            <w:pPr>
              <w:jc w:val="center"/>
              <w:rPr>
                <w:rFonts w:ascii="Times New Roman" w:hAnsi="Times New Roman" w:cs="Times New Roman"/>
                <w:b/>
              </w:rPr>
            </w:pPr>
            <w:r w:rsidRPr="00F87257">
              <w:rPr>
                <w:rFonts w:ascii="Times New Roman" w:hAnsi="Times New Roman" w:cs="Times New Roman"/>
                <w:b/>
              </w:rPr>
              <w:t>Source of variable</w:t>
            </w:r>
          </w:p>
        </w:tc>
      </w:tr>
      <w:tr w:rsidR="00F87257" w:rsidRPr="00C26F78" w14:paraId="4E34B74C" w14:textId="77777777" w:rsidTr="00FF5920">
        <w:tc>
          <w:tcPr>
            <w:tcW w:w="4675" w:type="dxa"/>
          </w:tcPr>
          <w:p w14:paraId="4C4DA63D" w14:textId="77777777" w:rsidR="00F87257" w:rsidRPr="00C26F78" w:rsidRDefault="00F87257" w:rsidP="00FF5920">
            <w:pPr>
              <w:rPr>
                <w:rFonts w:ascii="Times New Roman" w:hAnsi="Times New Roman" w:cs="Times New Roman"/>
              </w:rPr>
            </w:pPr>
            <w:r>
              <w:rPr>
                <w:rFonts w:ascii="Times New Roman" w:hAnsi="Times New Roman" w:cs="Times New Roman"/>
              </w:rPr>
              <w:t>Maternal gestational age at enrollment</w:t>
            </w:r>
          </w:p>
        </w:tc>
        <w:tc>
          <w:tcPr>
            <w:tcW w:w="4675" w:type="dxa"/>
          </w:tcPr>
          <w:p w14:paraId="59EF58F6"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4EF6E589" w14:textId="77777777" w:rsidTr="00FF5920">
        <w:tc>
          <w:tcPr>
            <w:tcW w:w="4675" w:type="dxa"/>
          </w:tcPr>
          <w:p w14:paraId="5768C7F5" w14:textId="77777777" w:rsidR="00F87257" w:rsidRPr="00C26F78" w:rsidRDefault="00F87257" w:rsidP="00FF5920">
            <w:pPr>
              <w:rPr>
                <w:rFonts w:ascii="Times New Roman" w:hAnsi="Times New Roman" w:cs="Times New Roman"/>
              </w:rPr>
            </w:pPr>
            <w:r>
              <w:rPr>
                <w:rFonts w:ascii="Times New Roman" w:hAnsi="Times New Roman" w:cs="Times New Roman"/>
              </w:rPr>
              <w:t>Maternal race/ethnicity</w:t>
            </w:r>
          </w:p>
        </w:tc>
        <w:tc>
          <w:tcPr>
            <w:tcW w:w="4675" w:type="dxa"/>
          </w:tcPr>
          <w:p w14:paraId="69CBEAAD"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C9D4541" w14:textId="77777777" w:rsidTr="00FF5920">
        <w:tc>
          <w:tcPr>
            <w:tcW w:w="4675" w:type="dxa"/>
          </w:tcPr>
          <w:p w14:paraId="70D087D1" w14:textId="77777777" w:rsidR="00F87257" w:rsidRPr="00C26F78" w:rsidRDefault="00F87257" w:rsidP="00FF5920">
            <w:pPr>
              <w:rPr>
                <w:rFonts w:ascii="Times New Roman" w:hAnsi="Times New Roman" w:cs="Times New Roman"/>
              </w:rPr>
            </w:pPr>
            <w:r>
              <w:rPr>
                <w:rFonts w:ascii="Times New Roman" w:hAnsi="Times New Roman" w:cs="Times New Roman"/>
              </w:rPr>
              <w:t>Household income</w:t>
            </w:r>
          </w:p>
        </w:tc>
        <w:tc>
          <w:tcPr>
            <w:tcW w:w="4675" w:type="dxa"/>
          </w:tcPr>
          <w:p w14:paraId="0AF74EF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09393D4F" w14:textId="77777777" w:rsidTr="00FF5920">
        <w:tc>
          <w:tcPr>
            <w:tcW w:w="4675" w:type="dxa"/>
          </w:tcPr>
          <w:p w14:paraId="48769B31" w14:textId="77777777" w:rsidR="00F87257" w:rsidRPr="00C26F78" w:rsidRDefault="00F87257" w:rsidP="00FF5920">
            <w:pPr>
              <w:rPr>
                <w:rFonts w:ascii="Times New Roman" w:hAnsi="Times New Roman" w:cs="Times New Roman"/>
              </w:rPr>
            </w:pPr>
            <w:r>
              <w:rPr>
                <w:rFonts w:ascii="Times New Roman" w:hAnsi="Times New Roman" w:cs="Times New Roman"/>
              </w:rPr>
              <w:t>Maternal pre-pregnancy BMI</w:t>
            </w:r>
          </w:p>
        </w:tc>
        <w:tc>
          <w:tcPr>
            <w:tcW w:w="4675" w:type="dxa"/>
          </w:tcPr>
          <w:p w14:paraId="092C72B5"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7B0ED61A" w14:textId="77777777" w:rsidTr="00FF5920">
        <w:tc>
          <w:tcPr>
            <w:tcW w:w="4675" w:type="dxa"/>
          </w:tcPr>
          <w:p w14:paraId="73F1B1F9" w14:textId="77777777" w:rsidR="00F87257" w:rsidRPr="00C26F78" w:rsidRDefault="00F87257" w:rsidP="00FF5920">
            <w:pPr>
              <w:rPr>
                <w:rFonts w:ascii="Times New Roman" w:hAnsi="Times New Roman" w:cs="Times New Roman"/>
              </w:rPr>
            </w:pPr>
            <w:r>
              <w:rPr>
                <w:rFonts w:ascii="Times New Roman" w:hAnsi="Times New Roman" w:cs="Times New Roman"/>
              </w:rPr>
              <w:t>Gestational weight gain</w:t>
            </w:r>
          </w:p>
        </w:tc>
        <w:tc>
          <w:tcPr>
            <w:tcW w:w="4675" w:type="dxa"/>
          </w:tcPr>
          <w:p w14:paraId="1A459917" w14:textId="77777777" w:rsidR="00F87257" w:rsidRPr="00C26F78" w:rsidRDefault="00F87257" w:rsidP="00FF5920">
            <w:pPr>
              <w:rPr>
                <w:rFonts w:ascii="Times New Roman" w:hAnsi="Times New Roman" w:cs="Times New Roman"/>
              </w:rPr>
            </w:pPr>
            <w:r>
              <w:rPr>
                <w:rFonts w:ascii="Times New Roman" w:hAnsi="Times New Roman" w:cs="Times New Roman"/>
              </w:rPr>
              <w:t>Medical chart</w:t>
            </w:r>
          </w:p>
        </w:tc>
      </w:tr>
      <w:tr w:rsidR="00F87257" w:rsidRPr="00C26F78" w14:paraId="6984134F" w14:textId="77777777" w:rsidTr="00FF5920">
        <w:tc>
          <w:tcPr>
            <w:tcW w:w="4675" w:type="dxa"/>
          </w:tcPr>
          <w:p w14:paraId="03389FFB" w14:textId="77777777" w:rsidR="00F87257" w:rsidRPr="00C26F78" w:rsidRDefault="00F87257" w:rsidP="00FF5920">
            <w:pPr>
              <w:rPr>
                <w:rFonts w:ascii="Times New Roman" w:hAnsi="Times New Roman" w:cs="Times New Roman"/>
              </w:rPr>
            </w:pPr>
            <w:r>
              <w:rPr>
                <w:rFonts w:ascii="Times New Roman" w:hAnsi="Times New Roman" w:cs="Times New Roman"/>
              </w:rPr>
              <w:t>Maternal smoking status</w:t>
            </w:r>
          </w:p>
        </w:tc>
        <w:tc>
          <w:tcPr>
            <w:tcW w:w="4675" w:type="dxa"/>
          </w:tcPr>
          <w:p w14:paraId="2E5E0F77"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41ED3A71" w14:textId="77777777" w:rsidTr="00FF5920">
        <w:tc>
          <w:tcPr>
            <w:tcW w:w="4675" w:type="dxa"/>
          </w:tcPr>
          <w:p w14:paraId="0AE5AEB2" w14:textId="77777777" w:rsidR="00F87257" w:rsidRPr="00C26F78" w:rsidRDefault="00F87257" w:rsidP="00FF5920">
            <w:pPr>
              <w:rPr>
                <w:rFonts w:ascii="Times New Roman" w:hAnsi="Times New Roman" w:cs="Times New Roman"/>
              </w:rPr>
            </w:pPr>
            <w:r>
              <w:rPr>
                <w:rFonts w:ascii="Times New Roman" w:hAnsi="Times New Roman" w:cs="Times New Roman"/>
              </w:rPr>
              <w:t>Maternal sleep quality</w:t>
            </w:r>
          </w:p>
        </w:tc>
        <w:tc>
          <w:tcPr>
            <w:tcW w:w="4675" w:type="dxa"/>
          </w:tcPr>
          <w:p w14:paraId="286B92D8" w14:textId="77777777" w:rsidR="00F87257" w:rsidRPr="00C26F78" w:rsidRDefault="00F87257" w:rsidP="00FF5920">
            <w:pPr>
              <w:rPr>
                <w:rFonts w:ascii="Times New Roman" w:hAnsi="Times New Roman" w:cs="Times New Roman"/>
              </w:rPr>
            </w:pPr>
            <w:r>
              <w:rPr>
                <w:rFonts w:ascii="Times New Roman" w:hAnsi="Times New Roman" w:cs="Times New Roman"/>
              </w:rPr>
              <w:t>Enrollment questionnaire</w:t>
            </w:r>
          </w:p>
        </w:tc>
      </w:tr>
      <w:tr w:rsidR="00F87257" w:rsidRPr="00C26F78" w14:paraId="7C6D59D9" w14:textId="77777777" w:rsidTr="00FF5920">
        <w:tc>
          <w:tcPr>
            <w:tcW w:w="4675" w:type="dxa"/>
          </w:tcPr>
          <w:p w14:paraId="44E7CFF3" w14:textId="77777777" w:rsidR="00F87257" w:rsidRDefault="00F87257" w:rsidP="00FF5920">
            <w:pPr>
              <w:rPr>
                <w:rFonts w:ascii="Times New Roman" w:hAnsi="Times New Roman" w:cs="Times New Roman"/>
              </w:rPr>
            </w:pPr>
            <w:r>
              <w:rPr>
                <w:rFonts w:ascii="Times New Roman" w:hAnsi="Times New Roman" w:cs="Times New Roman"/>
              </w:rPr>
              <w:t>Offspring sex</w:t>
            </w:r>
          </w:p>
        </w:tc>
        <w:tc>
          <w:tcPr>
            <w:tcW w:w="4675" w:type="dxa"/>
          </w:tcPr>
          <w:p w14:paraId="0C218163" w14:textId="77777777" w:rsidR="00F87257" w:rsidRDefault="00F87257" w:rsidP="00FF5920">
            <w:pPr>
              <w:rPr>
                <w:rFonts w:ascii="Times New Roman" w:hAnsi="Times New Roman" w:cs="Times New Roman"/>
              </w:rPr>
            </w:pPr>
            <w:r>
              <w:rPr>
                <w:rFonts w:ascii="Times New Roman" w:hAnsi="Times New Roman" w:cs="Times New Roman"/>
              </w:rPr>
              <w:t>Medical chart</w:t>
            </w:r>
          </w:p>
        </w:tc>
      </w:tr>
    </w:tbl>
    <w:p w14:paraId="62A2CACE" w14:textId="77777777" w:rsidR="00626B37" w:rsidRDefault="00626B37" w:rsidP="0058458A">
      <w:pPr>
        <w:rPr>
          <w:rFonts w:ascii="Times New Roman" w:hAnsi="Times New Roman" w:cs="Times New Roman"/>
        </w:rPr>
      </w:pPr>
    </w:p>
    <w:p w14:paraId="704EDD28" w14:textId="5FAFA0C2" w:rsidR="0058458A" w:rsidRPr="0058458A" w:rsidRDefault="0058458A" w:rsidP="001558C3">
      <w:pPr>
        <w:pStyle w:val="prelim4"/>
      </w:pPr>
      <w:r w:rsidRPr="0058458A">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1558C3">
      <w:pPr>
        <w:pStyle w:val="prelim4"/>
      </w:pPr>
      <w:r>
        <w:lastRenderedPageBreak/>
        <w:t xml:space="preserve"> </w:t>
      </w:r>
      <w:r w:rsidRPr="0058458A">
        <w:t>Proposed models:</w:t>
      </w:r>
    </w:p>
    <w:p w14:paraId="6C855F79" w14:textId="44D82467" w:rsidR="0058458A" w:rsidRPr="00A63A76" w:rsidRDefault="0058458A" w:rsidP="0058458A">
      <w:pPr>
        <w:rPr>
          <w:rFonts w:ascii="Times New Roman" w:hAnsi="Times New Roman" w:cs="Times New Roman"/>
          <w:u w:val="single"/>
        </w:rPr>
      </w:pPr>
      <w:r w:rsidRPr="00A63A76">
        <w:rPr>
          <w:rFonts w:ascii="Times New Roman" w:hAnsi="Times New Roman" w:cs="Times New Roman"/>
          <w:u w:val="single"/>
        </w:rPr>
        <w:t>Logistic</w:t>
      </w:r>
      <w:r w:rsidR="006D56A8" w:rsidRPr="00A63A76">
        <w:rPr>
          <w:rFonts w:ascii="Times New Roman" w:hAnsi="Times New Roman" w:cs="Times New Roman"/>
          <w:u w:val="single"/>
        </w:rPr>
        <w:t xml:space="preserve"> Regression</w:t>
      </w:r>
      <w:r w:rsidRPr="00A63A76">
        <w:rPr>
          <w:rFonts w:ascii="Times New Roman" w:hAnsi="Times New Roman" w:cs="Times New Roman"/>
          <w:u w:val="single"/>
        </w:rPr>
        <w:t xml:space="preserve"> </w:t>
      </w:r>
      <w:r w:rsidR="006D56A8" w:rsidRPr="00A63A76">
        <w:rPr>
          <w:rFonts w:ascii="Times New Roman" w:hAnsi="Times New Roman" w:cs="Times New Roman"/>
          <w:u w:val="single"/>
        </w:rPr>
        <w:t>M</w:t>
      </w:r>
      <w:r w:rsidRPr="00A63A76">
        <w:rPr>
          <w:rFonts w:ascii="Times New Roman" w:hAnsi="Times New Roman" w:cs="Times New Roman"/>
          <w:u w:val="single"/>
        </w:rPr>
        <w:t>odels:</w:t>
      </w:r>
    </w:p>
    <w:p w14:paraId="32F9680C" w14:textId="25196C07" w:rsidR="00727B35" w:rsidRDefault="00727B35" w:rsidP="0058458A">
      <w:pPr>
        <w:rPr>
          <w:rFonts w:ascii="Times New Roman" w:hAnsi="Times New Roman" w:cs="Times New Roman"/>
        </w:rPr>
      </w:pPr>
    </w:p>
    <w:p w14:paraId="5B520FF3" w14:textId="144FDD7B" w:rsidR="00727B35" w:rsidRDefault="00727B35" w:rsidP="0058458A">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53AC9C77" w14:textId="6E3BF119" w:rsidR="0058458A" w:rsidRDefault="0058458A" w:rsidP="0058458A">
      <w:pPr>
        <w:rPr>
          <w:rFonts w:ascii="Times New Roman" w:hAnsi="Times New Roman" w:cs="Times New Roman"/>
        </w:rPr>
      </w:pPr>
      <w:r>
        <w:rPr>
          <w:rFonts w:ascii="Times New Roman" w:hAnsi="Times New Roman" w:cs="Times New Roman"/>
        </w:rPr>
        <w:t xml:space="preserve">Model 1: </w:t>
      </w:r>
      <w:r w:rsidR="001E610F">
        <w:rPr>
          <w:rFonts w:ascii="Times New Roman" w:hAnsi="Times New Roman" w:cs="Times New Roman"/>
        </w:rPr>
        <w:t>Logit(</w:t>
      </w:r>
      <w:proofErr w:type="spellStart"/>
      <w:r w:rsidR="001E610F">
        <w:rPr>
          <w:rFonts w:ascii="Times New Roman" w:hAnsi="Times New Roman" w:cs="Times New Roman"/>
        </w:rPr>
        <w:t>Pr</w:t>
      </w:r>
      <w:proofErr w:type="spellEnd"/>
      <w:r w:rsidR="001E610F">
        <w:rPr>
          <w:rFonts w:ascii="Times New Roman" w:hAnsi="Times New Roman" w:cs="Times New Roman"/>
        </w:rPr>
        <w:t xml:space="preserve">(Y=1)) = </w:t>
      </w:r>
      <w:r w:rsidR="00727B35">
        <w:rPr>
          <w:rFonts w:ascii="Times New Roman" w:hAnsi="Times New Roman" w:cs="Times New Roman"/>
        </w:rPr>
        <w:t xml:space="preserve">maternal feeding window + maternal </w:t>
      </w:r>
      <w:r w:rsidR="008C3EE9">
        <w:rPr>
          <w:rFonts w:ascii="Times New Roman" w:hAnsi="Times New Roman" w:cs="Times New Roman"/>
        </w:rPr>
        <w:t>education</w:t>
      </w:r>
    </w:p>
    <w:p w14:paraId="6EAC868C" w14:textId="06AFFEDC" w:rsidR="00005F53" w:rsidRDefault="00005F53" w:rsidP="0058458A">
      <w:pPr>
        <w:rPr>
          <w:rFonts w:ascii="Times New Roman" w:hAnsi="Times New Roman" w:cs="Times New Roman"/>
        </w:rPr>
      </w:pPr>
      <w:r>
        <w:rPr>
          <w:rFonts w:ascii="Times New Roman" w:hAnsi="Times New Roman" w:cs="Times New Roman"/>
        </w:rPr>
        <w:t xml:space="preserve">Model 2: </w:t>
      </w:r>
      <w:r w:rsidR="001E610F">
        <w:rPr>
          <w:rFonts w:ascii="Times New Roman" w:hAnsi="Times New Roman" w:cs="Times New Roman"/>
        </w:rPr>
        <w:t>Logit(</w:t>
      </w:r>
      <w:proofErr w:type="spellStart"/>
      <w:r w:rsidR="001E610F">
        <w:rPr>
          <w:rFonts w:ascii="Times New Roman" w:hAnsi="Times New Roman" w:cs="Times New Roman"/>
        </w:rPr>
        <w:t>Pr</w:t>
      </w:r>
      <w:proofErr w:type="spellEnd"/>
      <w:r w:rsidR="001E610F">
        <w:rPr>
          <w:rFonts w:ascii="Times New Roman" w:hAnsi="Times New Roman" w:cs="Times New Roman"/>
        </w:rPr>
        <w:t xml:space="preserve">(Y=1)) = </w:t>
      </w:r>
      <w:r>
        <w:rPr>
          <w:rFonts w:ascii="Times New Roman" w:hAnsi="Times New Roman" w:cs="Times New Roman"/>
        </w:rPr>
        <w:t xml:space="preserve">Model 1 + </w:t>
      </w:r>
      <w:r w:rsidR="008C3EE9">
        <w:rPr>
          <w:rFonts w:ascii="Times New Roman" w:hAnsi="Times New Roman" w:cs="Times New Roman"/>
        </w:rPr>
        <w:t>maternal pre-pregnancy BMI</w:t>
      </w:r>
      <w:r>
        <w:rPr>
          <w:rFonts w:ascii="Times New Roman" w:hAnsi="Times New Roman" w:cs="Times New Roman"/>
        </w:rPr>
        <w:br/>
        <w:t xml:space="preserve">Model 3: </w:t>
      </w:r>
      <w:r w:rsidR="001E610F">
        <w:rPr>
          <w:rFonts w:ascii="Times New Roman" w:hAnsi="Times New Roman" w:cs="Times New Roman"/>
        </w:rPr>
        <w:t>Logit(</w:t>
      </w:r>
      <w:proofErr w:type="spellStart"/>
      <w:r w:rsidR="001E610F">
        <w:rPr>
          <w:rFonts w:ascii="Times New Roman" w:hAnsi="Times New Roman" w:cs="Times New Roman"/>
        </w:rPr>
        <w:t>Pr</w:t>
      </w:r>
      <w:proofErr w:type="spellEnd"/>
      <w:r w:rsidR="001E610F">
        <w:rPr>
          <w:rFonts w:ascii="Times New Roman" w:hAnsi="Times New Roman" w:cs="Times New Roman"/>
        </w:rPr>
        <w:t xml:space="preserve">(Y=1)) = </w:t>
      </w:r>
      <w:r>
        <w:rPr>
          <w:rFonts w:ascii="Times New Roman" w:hAnsi="Times New Roman" w:cs="Times New Roman"/>
        </w:rPr>
        <w:t xml:space="preserve">Model 2 + </w:t>
      </w:r>
      <w:r w:rsidR="001E610F">
        <w:rPr>
          <w:rFonts w:ascii="Times New Roman" w:hAnsi="Times New Roman" w:cs="Times New Roman"/>
        </w:rPr>
        <w:t>Sleep quality</w:t>
      </w:r>
    </w:p>
    <w:p w14:paraId="6F6CC42B" w14:textId="3AAEA47A" w:rsidR="00A47E79" w:rsidRDefault="00A47E79" w:rsidP="0058458A">
      <w:pPr>
        <w:rPr>
          <w:rFonts w:ascii="Times New Roman" w:hAnsi="Times New Roman" w:cs="Times New Roman"/>
        </w:rPr>
      </w:pPr>
    </w:p>
    <w:p w14:paraId="58E8A3BA" w14:textId="5FCD2C5C" w:rsidR="00A47E79" w:rsidRDefault="001E610F" w:rsidP="0058458A">
      <w:pPr>
        <w:rPr>
          <w:rFonts w:ascii="Times New Roman" w:hAnsi="Times New Roman" w:cs="Times New Roman"/>
        </w:rPr>
      </w:pPr>
      <w:r>
        <w:rPr>
          <w:rFonts w:ascii="Times New Roman" w:hAnsi="Times New Roman" w:cs="Times New Roman"/>
        </w:rPr>
        <w:t xml:space="preserve">Model 1, the most simplistic will </w:t>
      </w:r>
      <w:r w:rsidR="00843B2D">
        <w:rPr>
          <w:rFonts w:ascii="Times New Roman" w:hAnsi="Times New Roman" w:cs="Times New Roman"/>
        </w:rPr>
        <w:t>consider</w:t>
      </w:r>
      <w:r>
        <w:rPr>
          <w:rFonts w:ascii="Times New Roman" w:hAnsi="Times New Roman" w:cs="Times New Roman"/>
        </w:rPr>
        <w:t xml:space="preserve"> only the exposure variable and a well-recognized measure of socioeconomic status, maternal education. Models 2 and 3 will consider M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and sleep quality, which is known to be associated with risk of developing gestational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YGTBTjBC","properties":{"formattedCitation":"(Facco et al., 2017)","plainCitation":"(Facco et al., 2017)","noteIndex":0},"citationItems":[{"id":351,"uris":["http://zotero.org/users/5073745/items/MI4ARYBA"],"uri":["http://zotero.org/users/5073745/items/MI4ARYBA"],"itemData":{"id":351,"type":"article-journal","abstract":"Background\nExperimental and epidemiologic data suggest that among nonpregnant adults, sleep duration may be an important risk factor for chronic disease. Although pregnant women commonly report poor sleep, few studies objectively evaluated the quality of sleep in pregnancy or explored the relationship between sleep disturbances and maternal and perinatal outcomes.\nObjective\nOur objective was to examine the relationship between objectively assessed sleep duration, timing, and continuity (measured via wrist actigraphy) and maternal cardiovascular and metabolic morbidity specific to pregnancy.\nStudy Design\nThis was a prospective cohort study of nulliparous women. Women were recruited between 16 0/7 and 21 6/7 weeks’ gestation. They were asked to wear a wrist actigraphy monitor and complete a daily sleep log for a period of 7 consecutive days. The primary sleep exposure variables were the averages of the following over the total valid nights (minimum 5, maximum 7 nights): short sleep duration during the primary sleep period (&lt;7 h/night), late sleep midpoint (midpoint between sleep onset and sleep offset &gt;5 am), and top quartile of minutes of wake time after sleep onset and sleep fragmentation index. The primary outcomes of interest were a composite of hypertensive disorders of pregnancy (mild, severe, or superimposed preeclampsia; eclampsia; or antepartum gestational hypertension) and gestational diabetes mellitus. We used χ2 tests to assess associations between sleep variables and categorical baseline characteristics. Crude odds ratios and 95% confidence intervals were estimated from univariate logistic regression models to characterize the magnitude of the relationship between sleep characteristics and hypertensive disorders of pregnancy and gestational diabetes. For associations significant in univariate analysis, multiple logistic regression was used to explore further the association of sleep characteristics with pregnancy outcomes.\nResults\nIn all, 901 eligible women consented to participate; 782 submitted valid actigraphy studies. Short sleep duration and a later sleep midpoint were associated with an increased risk of gestational diabetes (odds ratio, 2.24; 95% confidence interval, 1.11–4.53; and odds ratio, 2.58; 95% confidence interval, 1.24–5.36, respectively) but not of hypertensive disorders. A model with both sleep duration and sleep midpoint as well as their interaction term revealed that while there was no significant interaction between these exposures, the main effects of both short sleep duration and later sleep midpoint with gestational diabetes remained significant (adjusted odds ratio, 2.06; 95% confidence interval, 1.01–4.19; and adjusted odds ratio, 2.37; 95% confidence interval, 1.13–4.97, respectively). Additionally, after adjusting separately for age, body mass index, and race/ethnicity, both short sleep duration and later sleep midpoint remained associated with gestational diabetes. No associations were demonstrated between the sleep quality measures (wake after sleep onset, sleep fragmentation) and hypertensive disorders or gestational diabetes.\nConclusion\nOur results demonstrate a relationship between short sleep duration and later sleep midpoint with gestational diabetes. Our data suggest independent contributions of these 2 sleep characteristics to the risk for gestational diabetes in nulliparous women.","container-title":"American Journal of Obstetrics and Gynecology","DOI":"10.1016/j.ajog.2017.05.066","ISSN":"0002-9378","issue":"4","journalAbbreviation":"American Journal of Obstetrics and Gynecology","language":"en","page":"447.e1-447.e13","source":"ScienceDirect","title":"Objectively measured short sleep duration and later sleep midpoint in pregnancy are associated with a higher risk of gestational diabetes","volume":"217","author":[{"family":"Facco","given":"Francesca L."},{"family":"Grobman","given":"William A."},{"family":"Reid","given":"Kathryn J."},{"family":"Parker","given":"Corette B."},{"family":"Hunter","given":"Shannon M."},{"family":"Silver","given":"Robert M."},{"family":"Basner","given":"Robert C."},{"family":"Saade","given":"George R."},{"family":"Pien","given":"Grace W."},{"family":"Manchanda","given":"Shalini"},{"family":"Louis","given":"Judette M."},{"family":"Nhan-Chang","given":"Chia-Ling"},{"family":"Chung","given":"Judith H."},{"family":"Wing","given":"Deborah A."},{"family":"Simhan","given":"Hyagriv N."},{"family":"Haas","given":"David M."},{"family":"Iams","given":"Jay"},{"family":"Parry","given":"Samuel"},{"family":"Zee","given":"Phyllis C."}],"issued":{"date-parts":[["2017",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cco et al., 2017)</w:t>
      </w:r>
      <w:r>
        <w:rPr>
          <w:rFonts w:ascii="Times New Roman" w:hAnsi="Times New Roman" w:cs="Times New Roman"/>
        </w:rPr>
        <w:fldChar w:fldCharType="end"/>
      </w:r>
      <w:r>
        <w:rPr>
          <w:rFonts w:ascii="Times New Roman" w:hAnsi="Times New Roman" w:cs="Times New Roman"/>
        </w:rPr>
        <w:t xml:space="preserve">. Models may be subject to change after univariate and bivariate analysis of cohort data. </w:t>
      </w:r>
    </w:p>
    <w:p w14:paraId="7E1AA2E7" w14:textId="5EE88023" w:rsidR="00691022" w:rsidRDefault="00691022" w:rsidP="0058458A">
      <w:pPr>
        <w:rPr>
          <w:rFonts w:ascii="Times New Roman" w:hAnsi="Times New Roman" w:cs="Times New Roman"/>
        </w:rPr>
      </w:pPr>
    </w:p>
    <w:p w14:paraId="1888A140" w14:textId="77777777" w:rsidR="00691022" w:rsidRDefault="00691022" w:rsidP="0058458A">
      <w:pPr>
        <w:rPr>
          <w:rFonts w:ascii="Times New Roman" w:hAnsi="Times New Roman" w:cs="Times New Roman"/>
        </w:rPr>
      </w:pPr>
    </w:p>
    <w:p w14:paraId="6BB8AFC1" w14:textId="37DF96CE" w:rsidR="006D56A8" w:rsidRPr="00A63A76" w:rsidRDefault="006D56A8" w:rsidP="0058458A">
      <w:pPr>
        <w:rPr>
          <w:rFonts w:ascii="Times New Roman" w:hAnsi="Times New Roman" w:cs="Times New Roman"/>
          <w:u w:val="single"/>
        </w:rPr>
      </w:pPr>
      <w:r w:rsidRPr="00A63A76">
        <w:rPr>
          <w:rFonts w:ascii="Times New Roman" w:hAnsi="Times New Roman" w:cs="Times New Roman"/>
          <w:u w:val="single"/>
        </w:rPr>
        <w:t>Multiple Linear Regression Models</w:t>
      </w:r>
      <w:r w:rsidR="001E610F" w:rsidRPr="00A63A76">
        <w:rPr>
          <w:rFonts w:ascii="Times New Roman" w:hAnsi="Times New Roman" w:cs="Times New Roman"/>
          <w:u w:val="single"/>
        </w:rPr>
        <w:t>:</w:t>
      </w:r>
    </w:p>
    <w:p w14:paraId="714C4894" w14:textId="16894988" w:rsidR="001E610F" w:rsidRDefault="001E610F" w:rsidP="0058458A">
      <w:pPr>
        <w:rPr>
          <w:rFonts w:ascii="Times New Roman" w:hAnsi="Times New Roman" w:cs="Times New Roman"/>
        </w:rPr>
      </w:pPr>
    </w:p>
    <w:p w14:paraId="66835A9C" w14:textId="1F1FF155" w:rsidR="001E610F" w:rsidRDefault="001E610F" w:rsidP="001E610F">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583811AD" w14:textId="534429C4" w:rsidR="001E610F" w:rsidRDefault="001E610F" w:rsidP="001E610F">
      <w:pPr>
        <w:rPr>
          <w:rFonts w:ascii="Times New Roman" w:hAnsi="Times New Roman" w:cs="Times New Roman"/>
        </w:rPr>
      </w:pPr>
      <w:r>
        <w:rPr>
          <w:rFonts w:ascii="Times New Roman" w:hAnsi="Times New Roman" w:cs="Times New Roman"/>
        </w:rPr>
        <w:t>Model 1: maternal feeding window + maternal education</w:t>
      </w:r>
    </w:p>
    <w:p w14:paraId="7A0AEF1D" w14:textId="372C12E0" w:rsidR="001E610F" w:rsidRDefault="001E610F" w:rsidP="001E610F">
      <w:pPr>
        <w:rPr>
          <w:rFonts w:ascii="Times New Roman" w:hAnsi="Times New Roman" w:cs="Times New Roman"/>
        </w:rPr>
      </w:pPr>
      <w:r>
        <w:rPr>
          <w:rFonts w:ascii="Times New Roman" w:hAnsi="Times New Roman" w:cs="Times New Roman"/>
        </w:rPr>
        <w:t>Model 2: Model 1 + gestational weight gain</w:t>
      </w:r>
      <w:r>
        <w:rPr>
          <w:rFonts w:ascii="Times New Roman" w:hAnsi="Times New Roman" w:cs="Times New Roman"/>
        </w:rPr>
        <w:br/>
        <w:t>Model 3: Model 2 + Offspring sex</w:t>
      </w:r>
    </w:p>
    <w:p w14:paraId="10842080" w14:textId="77777777" w:rsidR="001E610F" w:rsidRDefault="001E610F" w:rsidP="001E610F">
      <w:pPr>
        <w:rPr>
          <w:rFonts w:ascii="Times New Roman" w:hAnsi="Times New Roman" w:cs="Times New Roman"/>
        </w:rPr>
      </w:pPr>
    </w:p>
    <w:p w14:paraId="2BD6B24F" w14:textId="12432A53" w:rsidR="001E610F" w:rsidRDefault="001E610F" w:rsidP="0058458A">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Model 3 will include child sex, as differences of sex-specific intrauterine growth</w:t>
      </w:r>
      <w:r w:rsidR="007444DD">
        <w:rPr>
          <w:rFonts w:ascii="Times New Roman" w:hAnsi="Times New Roman" w:cs="Times New Roman"/>
        </w:rPr>
        <w:t xml:space="preserve"> and adaptation to </w:t>
      </w:r>
      <w:r w:rsidR="00DA35E0">
        <w:rPr>
          <w:rFonts w:ascii="Times New Roman" w:hAnsi="Times New Roman" w:cs="Times New Roman"/>
        </w:rPr>
        <w:t xml:space="preserve">numerous environmental stimuli </w:t>
      </w:r>
      <w:r w:rsidR="00DA35E0">
        <w:rPr>
          <w:rFonts w:ascii="Times New Roman" w:hAnsi="Times New Roman" w:cs="Times New Roman"/>
        </w:rPr>
        <w:fldChar w:fldCharType="begin"/>
      </w:r>
      <w:r w:rsidR="00DA35E0">
        <w:rPr>
          <w:rFonts w:ascii="Times New Roman" w:hAnsi="Times New Roman" w:cs="Times New Roman"/>
        </w:rPr>
        <w:instrText xml:space="preserve"> ADDIN ZOTERO_ITEM CSL_CITATION {"citationID":"mRRyTPIJ","properties":{"formattedCitation":"(Alwasel et al., 2011; Clifton, 2010)","plainCitation":"(Alwasel et al., 2011; Clifton, 2010)","noteIndex":0},"citationItems":[{"id":227,"uris":["http://zotero.org/users/5073745/items/EAXVRAII"],"uri":["http://zotero.org/users/5073745/items/EAXVRAII"],"itemData":{"id":227,"type":"article-journal","abstract":"Objectives: In Europe, boys and girls have different body proportions at birth. We examined newborn babies in Saudi Arabia to determine the sex differences and whether fetal growth differed if the mother was in utero during Ramadan. Methods: We examined body size at birth among 967 babies (479 boys and 488 girls) born in Unizah, a small city in Saudi Arabia. Results: Large head circumference was the strongest single predictor of male sex. In a simultaneous regression, female sex was predicted by small head circumference (P &lt; 0.001), low birth weight (P = 0.002), and large chest circumference (P = 0.008). The mothers of boys were heavier in pregnancy than the mothers of girls and had a higher body mass index, 31.7 kg/m2 compared to 30.2 (P &lt; 0.001). The mothers of girls, however, were taller than the mothers of boys, 158.6 cm compared to 157.4 (P = 0.001). Compared to babies whose mothers were not in utero during Ramadan boys whose mothers were in mid gestation during Ramadan were 1.2 cm longer (P = 0.005) while girls had a 0.4 week shorter gestation period (P = 0.04). Conclusion: Our findings are consistent with other evidence that boys are more ready than girls to trade off visceral development in utero to protect somatic and brain growth. They also support the hypothesis that boys are more responsive to their mother's current diet than girls, who respond more to their mother's life time nutrition and metabolism. They provide the first evidence that changes in the life style of pregnant women during Ramadan affect more than one generation. Am. J. Hum. Biol. 2011. © 2011 Wiley-Liss, Inc.","container-title":"American Journal of Human Biology","DOI":"10.1002/ajhb.21193","ISSN":"1520-6300","issue":"5","language":"en","page":"651-654","source":"Wiley Online Library","title":"Sex Differences in birth size and intergenerational effects of intrauterine exposure to Ramadan in Saudi Arabia","volume":"23","author":[{"family":"Alwasel","given":"S. H."},{"family":"Abotalib","given":"Z."},{"family":"Aljarallah","given":"J. S."},{"family":"Osmond","given":"C."},{"family":"Alkharaz","given":"S. M."},{"family":"Alhazza","given":"I. M."},{"family":"Harrath","given":"A."},{"family":"Thornburg","given":"K."},{"family":"Barker","given":"D. J. P."}],"issued":{"date-parts":[["2011"]]}}},{"id":357,"uris":["http://zotero.org/users/5073745/items/BWW3VPZV"],"uri":["http://zotero.org/users/5073745/items/BWW3VPZV"],"itemData":{"id":357,"type":"article-journal","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collection-title":"Placenta - The Key to Pregnancy Success","container-title":"Placenta","DOI":"10.1016/j.placenta.2009.11.010","ISSN":"0143-4004","journalAbbreviation":"Placenta","language":"en","page":"S33-S39","source":"ScienceDirect","title":"Review: Sex and the Human Placenta: Mediating Differential Strategies of Fetal Growth and Survival","title-short":"Review","volume":"31","author":[{"family":"Clifton","given":"V. L."}],"issued":{"date-parts":[["2010",3,1]]}}}],"schema":"https://github.com/citation-style-language/schema/raw/master/csl-citation.json"} </w:instrText>
      </w:r>
      <w:r w:rsidR="00DA35E0">
        <w:rPr>
          <w:rFonts w:ascii="Times New Roman" w:hAnsi="Times New Roman" w:cs="Times New Roman"/>
        </w:rPr>
        <w:fldChar w:fldCharType="separate"/>
      </w:r>
      <w:r w:rsidR="00DA35E0">
        <w:rPr>
          <w:rFonts w:ascii="Times New Roman" w:hAnsi="Times New Roman" w:cs="Times New Roman"/>
          <w:noProof/>
        </w:rPr>
        <w:t>(Alwasel et al., 2011; Clifton, 2010)</w:t>
      </w:r>
      <w:r w:rsidR="00DA35E0">
        <w:rPr>
          <w:rFonts w:ascii="Times New Roman" w:hAnsi="Times New Roman" w:cs="Times New Roman"/>
        </w:rPr>
        <w:fldChar w:fldCharType="end"/>
      </w:r>
      <w:r>
        <w:rPr>
          <w:rFonts w:ascii="Times New Roman" w:hAnsi="Times New Roman" w:cs="Times New Roman"/>
        </w:rPr>
        <w:t xml:space="preserve"> have been seen in human</w:t>
      </w:r>
      <w:r w:rsidR="00DA35E0">
        <w:rPr>
          <w:rFonts w:ascii="Times New Roman" w:hAnsi="Times New Roman" w:cs="Times New Roman"/>
        </w:rPr>
        <w:t xml:space="preserve"> pregnancy</w:t>
      </w:r>
      <w:r>
        <w:rPr>
          <w:rFonts w:ascii="Times New Roman" w:hAnsi="Times New Roman" w:cs="Times New Roman"/>
        </w:rPr>
        <w:t xml:space="preserve">. Models proposed are subject to change based on </w:t>
      </w:r>
      <w:r w:rsidR="00DA35E0">
        <w:rPr>
          <w:rFonts w:ascii="Times New Roman" w:hAnsi="Times New Roman" w:cs="Times New Roman"/>
        </w:rPr>
        <w:t xml:space="preserve">initial analyses of cohort data. </w:t>
      </w:r>
    </w:p>
    <w:p w14:paraId="0216C84D" w14:textId="77777777" w:rsidR="0058458A" w:rsidRDefault="0058458A" w:rsidP="0058458A">
      <w:pPr>
        <w:rPr>
          <w:rFonts w:ascii="Times New Roman" w:hAnsi="Times New Roman" w:cs="Times New Roman"/>
        </w:rPr>
      </w:pPr>
    </w:p>
    <w:p w14:paraId="73E084BB" w14:textId="018F25B0" w:rsidR="00391167" w:rsidRPr="00691022" w:rsidRDefault="00391167" w:rsidP="00691022">
      <w:pPr>
        <w:rPr>
          <w:rFonts w:ascii="Times New Roman" w:hAnsi="Times New Roman" w:cs="Times New Roman"/>
          <w:b/>
          <w:i/>
          <w:u w:val="single"/>
        </w:rPr>
      </w:pPr>
      <w:r w:rsidRPr="000628F8">
        <w:rPr>
          <w:b/>
        </w:rPr>
        <w:t>Potential Pitfalls and alternative approaches:</w:t>
      </w:r>
    </w:p>
    <w:p w14:paraId="34B675E3" w14:textId="4A28EAAD" w:rsidR="00EA6700" w:rsidRDefault="006D4B8D" w:rsidP="001558C3">
      <w:pPr>
        <w:pStyle w:val="Heading3"/>
      </w:pPr>
      <w:r w:rsidRPr="00B15686">
        <w:t>Low recruitment/underpowered</w:t>
      </w:r>
      <w:r w:rsidR="00311456" w:rsidRPr="00B15686">
        <w:t xml:space="preserve"> in the feeding windows</w:t>
      </w:r>
    </w:p>
    <w:p w14:paraId="40F34C89" w14:textId="4D22036E"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w:t>
      </w:r>
      <w:r w:rsidR="00EC1D0C">
        <w:rPr>
          <w:rFonts w:ascii="Times New Roman" w:hAnsi="Times New Roman" w:cs="Times New Roman"/>
        </w:rPr>
        <w:t>, which may introduce selection bias and for that reason is not recommended.</w:t>
      </w:r>
      <w:r w:rsidR="00C66499">
        <w:rPr>
          <w:rFonts w:ascii="Times New Roman" w:hAnsi="Times New Roman" w:cs="Times New Roman"/>
        </w:rPr>
        <w:t xml:space="preserve"> </w:t>
      </w:r>
      <w:r w:rsidR="00EC1D0C">
        <w:rPr>
          <w:rFonts w:ascii="Times New Roman" w:hAnsi="Times New Roman" w:cs="Times New Roman"/>
        </w:rPr>
        <w:t>T</w:t>
      </w:r>
      <w:r w:rsidR="00C66499">
        <w:rPr>
          <w:rFonts w:ascii="Times New Roman" w:hAnsi="Times New Roman" w:cs="Times New Roman"/>
        </w:rPr>
        <w: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7784B6AF" w14:textId="77777777" w:rsidR="00626B37" w:rsidRDefault="00626B37" w:rsidP="00EA6700">
      <w:pPr>
        <w:rPr>
          <w:rFonts w:ascii="Times New Roman" w:hAnsi="Times New Roman" w:cs="Times New Roman"/>
          <w:i/>
        </w:rPr>
      </w:pPr>
    </w:p>
    <w:p w14:paraId="165C537A" w14:textId="566839F8" w:rsidR="000628F8" w:rsidRPr="00954A7E" w:rsidRDefault="00311456" w:rsidP="001558C3">
      <w:pPr>
        <w:pStyle w:val="Heading3"/>
      </w:pPr>
      <w:r w:rsidRPr="00954A7E">
        <w:t xml:space="preserve">Lower or unrepresentative incidence of </w:t>
      </w:r>
      <w:r w:rsidR="000628F8" w:rsidRPr="00954A7E">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w:t>
      </w:r>
      <w:r w:rsidR="00954A7E">
        <w:rPr>
          <w:rFonts w:ascii="Times New Roman" w:hAnsi="Times New Roman" w:cs="Times New Roman"/>
        </w:rPr>
        <w:lastRenderedPageBreak/>
        <w:t xml:space="preserve">hospital could attract a greater than expected incidence in maternal health outcomes. Either situation could affect the generalizability of the results of this study. </w:t>
      </w:r>
    </w:p>
    <w:p w14:paraId="3A61D654" w14:textId="77777777" w:rsidR="00626B37" w:rsidRDefault="00626B37" w:rsidP="00EA6700">
      <w:pPr>
        <w:rPr>
          <w:rFonts w:ascii="Times New Roman" w:hAnsi="Times New Roman" w:cs="Times New Roman"/>
          <w:i/>
        </w:rPr>
      </w:pPr>
    </w:p>
    <w:p w14:paraId="26E0846E" w14:textId="0E6B0314" w:rsidR="007E0F24" w:rsidRDefault="007E0F24" w:rsidP="001558C3">
      <w:pPr>
        <w:pStyle w:val="Heading3"/>
      </w:pPr>
      <w:r>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0D3F500" w14:textId="77777777" w:rsidR="00626B37" w:rsidRDefault="00626B37" w:rsidP="00EA6700">
      <w:pPr>
        <w:rPr>
          <w:rFonts w:ascii="Times New Roman" w:hAnsi="Times New Roman" w:cs="Times New Roman"/>
          <w:i/>
        </w:rPr>
      </w:pPr>
    </w:p>
    <w:p w14:paraId="7299E389" w14:textId="5FDE5E49" w:rsidR="000E53C3" w:rsidRDefault="000E53C3" w:rsidP="001558C3">
      <w:pPr>
        <w:pStyle w:val="Heading3"/>
      </w:pPr>
      <w: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101ABC" w14:textId="77777777" w:rsidR="00626B37" w:rsidRDefault="00626B37" w:rsidP="00EA6700">
      <w:pPr>
        <w:rPr>
          <w:rFonts w:ascii="Times New Roman" w:hAnsi="Times New Roman" w:cs="Times New Roman"/>
          <w:i/>
        </w:rPr>
      </w:pPr>
    </w:p>
    <w:p w14:paraId="178E7E4F" w14:textId="5BBDAFDA" w:rsidR="00954A7E" w:rsidRPr="00954A7E" w:rsidRDefault="00954A7E" w:rsidP="001558C3">
      <w:pPr>
        <w:pStyle w:val="Heading3"/>
      </w:pPr>
      <w:r>
        <w:t>Residual Confounding</w:t>
      </w:r>
    </w:p>
    <w:p w14:paraId="3360C4DB" w14:textId="0F257E70" w:rsidR="009D7380" w:rsidRDefault="000628F8" w:rsidP="00EA6700">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w:t>
      </w:r>
      <w:r w:rsidR="006F77A6">
        <w:rPr>
          <w:rFonts w:ascii="Times New Roman" w:hAnsi="Times New Roman" w:cs="Times New Roman"/>
        </w:rPr>
        <w:t xml:space="preserve">For example, perhaps the intake questionnaire assessment of sleep, by asking about snoring, captures poor sleep quality in the form of sleep apnea, but fails to capture women who wake up multiple times a night or get very little sleep which would also be a measure of quality. </w:t>
      </w:r>
      <w:r>
        <w:rPr>
          <w:rFonts w:ascii="Times New Roman" w:hAnsi="Times New Roman" w:cs="Times New Roman"/>
        </w:rPr>
        <w:t xml:space="preserve">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p>
    <w:p w14:paraId="44618DA2" w14:textId="77777777" w:rsidR="009D7380" w:rsidRDefault="009D7380" w:rsidP="00EA6700">
      <w:pPr>
        <w:rPr>
          <w:rFonts w:ascii="Times New Roman" w:hAnsi="Times New Roman" w:cs="Times New Roman"/>
        </w:rPr>
      </w:pPr>
    </w:p>
    <w:p w14:paraId="6D836168" w14:textId="77777777" w:rsidR="009D7380" w:rsidRPr="001558C3" w:rsidRDefault="009D7380" w:rsidP="009D7380">
      <w:pPr>
        <w:pStyle w:val="Heading2"/>
      </w:pPr>
      <w:r w:rsidRPr="001558C3">
        <w:t>Methods:</w:t>
      </w:r>
    </w:p>
    <w:p w14:paraId="643CBFA6" w14:textId="77777777" w:rsidR="009D7380" w:rsidRDefault="009D7380" w:rsidP="009D7380">
      <w:pPr>
        <w:rPr>
          <w:sz w:val="20"/>
          <w:szCs w:val="20"/>
        </w:rPr>
      </w:pPr>
    </w:p>
    <w:p w14:paraId="099140AA" w14:textId="77777777" w:rsidR="009D7380" w:rsidRDefault="009D7380" w:rsidP="009D7380">
      <w:pPr>
        <w:pStyle w:val="Heading3"/>
      </w:pPr>
      <w:r>
        <w:t>Human blood hormone determination: ELISA</w:t>
      </w:r>
    </w:p>
    <w:p w14:paraId="246A68D1" w14:textId="32779DD1" w:rsidR="009D7380" w:rsidRDefault="009D7380" w:rsidP="009D7380">
      <w:pPr>
        <w:rPr>
          <w:rFonts w:ascii="Times New Roman" w:hAnsi="Times New Roman" w:cs="Times New Roman"/>
        </w:rPr>
      </w:pPr>
      <w:r>
        <w:rPr>
          <w:rFonts w:ascii="Times New Roman" w:hAnsi="Times New Roman" w:cs="Times New Roman"/>
        </w:rPr>
        <w:t xml:space="preserve"> Human blood insulin concentration will be determined by ELISA (</w:t>
      </w:r>
      <w:r w:rsidR="004B34B6">
        <w:rPr>
          <w:rFonts w:ascii="Times New Roman" w:hAnsi="Times New Roman" w:cs="Times New Roman"/>
        </w:rPr>
        <w:t>C</w:t>
      </w:r>
      <w:r>
        <w:rPr>
          <w:rFonts w:ascii="Times New Roman" w:hAnsi="Times New Roman" w:cs="Times New Roman"/>
        </w:rPr>
        <w:t xml:space="preserve">rystal </w:t>
      </w:r>
      <w:proofErr w:type="spellStart"/>
      <w:r w:rsidR="004B34B6">
        <w:rPr>
          <w:rFonts w:ascii="Times New Roman" w:hAnsi="Times New Roman" w:cs="Times New Roman"/>
        </w:rPr>
        <w:t>C</w:t>
      </w:r>
      <w:r>
        <w:rPr>
          <w:rFonts w:ascii="Times New Roman" w:hAnsi="Times New Roman" w:cs="Times New Roman"/>
        </w:rPr>
        <w:t>hem</w:t>
      </w:r>
      <w:proofErr w:type="spellEnd"/>
      <w:r>
        <w:rPr>
          <w:rFonts w:ascii="Times New Roman" w:hAnsi="Times New Roman" w:cs="Times New Roman"/>
        </w:rPr>
        <w:t xml:space="preserve"> catalog #90095). This highly reactive and non-cross</w:t>
      </w:r>
      <w:r w:rsidR="00E4491C">
        <w:rPr>
          <w:rFonts w:ascii="Times New Roman" w:hAnsi="Times New Roman" w:cs="Times New Roman"/>
        </w:rPr>
        <w:t>-</w:t>
      </w:r>
      <w:bookmarkStart w:id="0" w:name="_GoBack"/>
      <w:bookmarkEnd w:id="0"/>
      <w:r>
        <w:rPr>
          <w:rFonts w:ascii="Times New Roman" w:hAnsi="Times New Roman" w:cs="Times New Roman"/>
        </w:rPr>
        <w:t>reactive assay for C-peptide will be done in duplicate for each sample. Insulin concentration will be calculated using a standard curve fit to known concentrations of a set solution. Individual observations will be reported as the mean concentration (</w:t>
      </w:r>
      <w:proofErr w:type="spellStart"/>
      <w:r>
        <w:rPr>
          <w:rFonts w:ascii="Times New Roman" w:hAnsi="Times New Roman" w:cs="Times New Roman"/>
        </w:rPr>
        <w:t>pg</w:t>
      </w:r>
      <w:proofErr w:type="spellEnd"/>
      <w:r>
        <w:rPr>
          <w:rFonts w:ascii="Times New Roman" w:hAnsi="Times New Roman" w:cs="Times New Roman"/>
        </w:rPr>
        <w:t>/mL) of the two replicates.</w:t>
      </w:r>
    </w:p>
    <w:p w14:paraId="2143D01A" w14:textId="77777777" w:rsidR="009D7380" w:rsidRDefault="009D7380" w:rsidP="009D7380">
      <w:pPr>
        <w:rPr>
          <w:rFonts w:ascii="Times New Roman" w:hAnsi="Times New Roman" w:cs="Times New Roman"/>
          <w:i/>
        </w:rPr>
      </w:pPr>
    </w:p>
    <w:p w14:paraId="4193356F" w14:textId="77777777" w:rsidR="009D7380" w:rsidRDefault="009D7380" w:rsidP="009D7380">
      <w:pPr>
        <w:pStyle w:val="Heading3"/>
      </w:pPr>
      <w:r>
        <w:lastRenderedPageBreak/>
        <w:t>Statistical Analysis</w:t>
      </w:r>
    </w:p>
    <w:p w14:paraId="4775C1CF" w14:textId="3E44ABF4" w:rsidR="009D7380" w:rsidRDefault="009D7380" w:rsidP="009D7380">
      <w:pPr>
        <w:rPr>
          <w:rFonts w:ascii="Times New Roman" w:hAnsi="Times New Roman" w:cs="Times New Roman"/>
        </w:rPr>
      </w:pPr>
      <w:r>
        <w:rPr>
          <w:rFonts w:ascii="Times New Roman" w:hAnsi="Times New Roman" w:cs="Times New Roman"/>
        </w:rPr>
        <w:t>Statistical analysis will be conducted in R</w:t>
      </w:r>
      <w:r w:rsidR="009217F5">
        <w:rPr>
          <w:rFonts w:ascii="Times New Roman" w:hAnsi="Times New Roman" w:cs="Times New Roman"/>
        </w:rPr>
        <w:t>. Logistic regression analyses will result in odds ratios (OR) and 95% confidence intervals (CI)</w:t>
      </w:r>
      <w:r w:rsidR="0032451B">
        <w:rPr>
          <w:rFonts w:ascii="Times New Roman" w:hAnsi="Times New Roman" w:cs="Times New Roman"/>
        </w:rPr>
        <w:t>. Multiple linear regression analyses will be expressed as beta coefficients</w:t>
      </w:r>
      <w:r w:rsidR="00835FE8">
        <w:rPr>
          <w:rFonts w:ascii="Times New Roman" w:hAnsi="Times New Roman" w:cs="Times New Roman"/>
        </w:rPr>
        <w:t xml:space="preserve"> (</w:t>
      </w:r>
      <w:r w:rsidR="00835FE8">
        <w:rPr>
          <w:rFonts w:ascii="Times New Roman" w:hAnsi="Times New Roman" w:cs="Times New Roman"/>
        </w:rPr>
        <w:sym w:font="Symbol" w:char="F062"/>
      </w:r>
      <w:r w:rsidR="00835FE8">
        <w:rPr>
          <w:rFonts w:ascii="Times New Roman" w:hAnsi="Times New Roman" w:cs="Times New Roman"/>
        </w:rPr>
        <w:t>)</w:t>
      </w:r>
      <w:r w:rsidR="0032451B">
        <w:rPr>
          <w:rFonts w:ascii="Times New Roman" w:hAnsi="Times New Roman" w:cs="Times New Roman"/>
        </w:rPr>
        <w:t xml:space="preserve"> and 95% confidence intervals. </w:t>
      </w:r>
    </w:p>
    <w:p w14:paraId="1F04BC4F" w14:textId="226CD62F" w:rsidR="006D0C87" w:rsidRPr="000628F8" w:rsidRDefault="00311456" w:rsidP="00EA6700">
      <w:pPr>
        <w:rPr>
          <w:sz w:val="20"/>
          <w:szCs w:val="20"/>
        </w:rPr>
      </w:pPr>
      <w:r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0E094834" w:rsidR="00336C4A" w:rsidRPr="006433D4" w:rsidRDefault="00B32654" w:rsidP="00B32654">
      <w:pPr>
        <w:pStyle w:val="Heading2"/>
      </w:pPr>
      <w:r>
        <w:lastRenderedPageBreak/>
        <w:t>References</w:t>
      </w:r>
    </w:p>
    <w:p w14:paraId="495C9A71" w14:textId="77777777" w:rsidR="00895CC9" w:rsidRPr="00895CC9" w:rsidRDefault="00336C4A" w:rsidP="00895CC9">
      <w:pPr>
        <w:pStyle w:val="Bibliography"/>
        <w:rPr>
          <w:rFonts w:ascii="Calibri" w:cs="Calibri"/>
          <w:sz w:val="20"/>
        </w:rPr>
      </w:pPr>
      <w:r>
        <w:rPr>
          <w:sz w:val="20"/>
          <w:szCs w:val="20"/>
        </w:rPr>
        <w:fldChar w:fldCharType="begin"/>
      </w:r>
      <w:r w:rsidR="0063451B">
        <w:rPr>
          <w:sz w:val="20"/>
          <w:szCs w:val="20"/>
        </w:rPr>
        <w:instrText xml:space="preserve"> ADDIN ZOTERO_BIBL {"uncited":[],"omitted":[],"custom":[]} CSL_BIBLIOGRAPHY </w:instrText>
      </w:r>
      <w:r>
        <w:rPr>
          <w:sz w:val="20"/>
          <w:szCs w:val="20"/>
        </w:rPr>
        <w:fldChar w:fldCharType="separate"/>
      </w:r>
      <w:r w:rsidR="00895CC9" w:rsidRPr="00895CC9">
        <w:rPr>
          <w:rFonts w:ascii="Calibri" w:cs="Calibri"/>
          <w:sz w:val="20"/>
        </w:rPr>
        <w:t xml:space="preserve">Alwasel, S. H., Abotalib, Z., Aljarallah, J. S., Osmond, C., Alkharaz, S. M., Alhazza, I. M., … Barker, D. J. P. (2011). Sex Differences in birth size and intergenerational effects of intrauterine exposure to Ramadan in Saudi Arabia. </w:t>
      </w:r>
      <w:r w:rsidR="00895CC9" w:rsidRPr="00895CC9">
        <w:rPr>
          <w:rFonts w:ascii="Calibri" w:cs="Calibri"/>
          <w:i/>
          <w:iCs/>
          <w:sz w:val="20"/>
        </w:rPr>
        <w:t>American Journal of Human Biology</w:t>
      </w:r>
      <w:r w:rsidR="00895CC9" w:rsidRPr="00895CC9">
        <w:rPr>
          <w:rFonts w:ascii="Calibri" w:cs="Calibri"/>
          <w:sz w:val="20"/>
        </w:rPr>
        <w:t xml:space="preserve">, </w:t>
      </w:r>
      <w:r w:rsidR="00895CC9" w:rsidRPr="00895CC9">
        <w:rPr>
          <w:rFonts w:ascii="Calibri" w:cs="Calibri"/>
          <w:i/>
          <w:iCs/>
          <w:sz w:val="20"/>
        </w:rPr>
        <w:t>23</w:t>
      </w:r>
      <w:r w:rsidR="00895CC9" w:rsidRPr="00895CC9">
        <w:rPr>
          <w:rFonts w:ascii="Calibri" w:cs="Calibri"/>
          <w:sz w:val="20"/>
        </w:rPr>
        <w:t>(5), 651–654. https://doi.org/10.1002/ajhb.21193</w:t>
      </w:r>
    </w:p>
    <w:p w14:paraId="009DC0BD" w14:textId="77777777" w:rsidR="00895CC9" w:rsidRPr="00895CC9" w:rsidRDefault="00895CC9" w:rsidP="00895CC9">
      <w:pPr>
        <w:pStyle w:val="Bibliography"/>
        <w:rPr>
          <w:rFonts w:ascii="Calibri" w:cs="Calibri"/>
          <w:sz w:val="20"/>
        </w:rPr>
      </w:pPr>
      <w:r w:rsidRPr="00895CC9">
        <w:rPr>
          <w:rFonts w:ascii="Calibri" w:cs="Calibri"/>
          <w:sz w:val="20"/>
        </w:rPr>
        <w:t xml:space="preserve">Awwad, J., Usta, I. M., Succar, J., Musallam, K. M., Ghazeeri, G., &amp; Nassar, A. H. (2012). The effect of maternal fasting during Ramadan on preterm delivery: A prospective cohort study. </w:t>
      </w:r>
      <w:r w:rsidRPr="00895CC9">
        <w:rPr>
          <w:rFonts w:ascii="Calibri" w:cs="Calibri"/>
          <w:i/>
          <w:iCs/>
          <w:sz w:val="20"/>
        </w:rPr>
        <w:t>BJOG: An International Journal of Obstetrics and Gynaecology</w:t>
      </w:r>
      <w:r w:rsidRPr="00895CC9">
        <w:rPr>
          <w:rFonts w:ascii="Calibri" w:cs="Calibri"/>
          <w:sz w:val="20"/>
        </w:rPr>
        <w:t xml:space="preserve">, </w:t>
      </w:r>
      <w:r w:rsidRPr="00895CC9">
        <w:rPr>
          <w:rFonts w:ascii="Calibri" w:cs="Calibri"/>
          <w:i/>
          <w:iCs/>
          <w:sz w:val="20"/>
        </w:rPr>
        <w:t>119</w:t>
      </w:r>
      <w:r w:rsidRPr="00895CC9">
        <w:rPr>
          <w:rFonts w:ascii="Calibri" w:cs="Calibri"/>
          <w:sz w:val="20"/>
        </w:rPr>
        <w:t>(11), 1379–1386. https://doi.org/10.1111/j.1471-0528.2012.03438.x</w:t>
      </w:r>
    </w:p>
    <w:p w14:paraId="3EF7C46A" w14:textId="77777777" w:rsidR="00895CC9" w:rsidRPr="00895CC9" w:rsidRDefault="00895CC9" w:rsidP="00895CC9">
      <w:pPr>
        <w:pStyle w:val="Bibliography"/>
        <w:rPr>
          <w:rFonts w:ascii="Calibri" w:cs="Calibri"/>
          <w:sz w:val="20"/>
        </w:rPr>
      </w:pPr>
      <w:r w:rsidRPr="00895CC9">
        <w:rPr>
          <w:rFonts w:ascii="Calibri" w:cs="Calibri"/>
          <w:sz w:val="20"/>
        </w:rPr>
        <w:t xml:space="preserve">Azlin, M. I. N., Adam, R., Sufian, S. S., Wahab, N. A., Mustafa, N., Kamaruddin, N. A., &amp; Jamil, M. A. (2011). Safety and tolerability of once or twice daily neutral protamine hagedorn insulin in fasting pregnant women with diabetes during Ramadan. </w:t>
      </w:r>
      <w:r w:rsidRPr="00895CC9">
        <w:rPr>
          <w:rFonts w:ascii="Calibri" w:cs="Calibri"/>
          <w:i/>
          <w:iCs/>
          <w:sz w:val="20"/>
        </w:rPr>
        <w:t>Journal of Obstetrics and Gynaecology Research</w:t>
      </w:r>
      <w:r w:rsidRPr="00895CC9">
        <w:rPr>
          <w:rFonts w:ascii="Calibri" w:cs="Calibri"/>
          <w:sz w:val="20"/>
        </w:rPr>
        <w:t xml:space="preserve">, </w:t>
      </w:r>
      <w:r w:rsidRPr="00895CC9">
        <w:rPr>
          <w:rFonts w:ascii="Calibri" w:cs="Calibri"/>
          <w:i/>
          <w:iCs/>
          <w:sz w:val="20"/>
        </w:rPr>
        <w:t>37</w:t>
      </w:r>
      <w:r w:rsidRPr="00895CC9">
        <w:rPr>
          <w:rFonts w:ascii="Calibri" w:cs="Calibri"/>
          <w:sz w:val="20"/>
        </w:rPr>
        <w:t>(2), 132–137. https://doi.org/10.1111/j.1447-0756.2010.01330.x</w:t>
      </w:r>
    </w:p>
    <w:p w14:paraId="4236E15D" w14:textId="77777777" w:rsidR="00895CC9" w:rsidRPr="00895CC9" w:rsidRDefault="00895CC9" w:rsidP="00895CC9">
      <w:pPr>
        <w:pStyle w:val="Bibliography"/>
        <w:rPr>
          <w:rFonts w:ascii="Calibri" w:cs="Calibri"/>
          <w:sz w:val="20"/>
        </w:rPr>
      </w:pPr>
      <w:r w:rsidRPr="00895CC9">
        <w:rPr>
          <w:rFonts w:ascii="Calibri" w:cs="Calibri"/>
          <w:sz w:val="20"/>
        </w:rPr>
        <w:t xml:space="preserve">Baynouna Al Ketbi, L. M., Niglekerke, N. J., Zein Al Deen, S. M., &amp; Mirghani, H. (2014). Diet restriction in Ramadan and the effect of fasting on glucose levels in pregnancy. </w:t>
      </w:r>
      <w:r w:rsidRPr="00895CC9">
        <w:rPr>
          <w:rFonts w:ascii="Calibri" w:cs="Calibri"/>
          <w:i/>
          <w:iCs/>
          <w:sz w:val="20"/>
        </w:rPr>
        <w:t>BMC Research Notes</w:t>
      </w:r>
      <w:r w:rsidRPr="00895CC9">
        <w:rPr>
          <w:rFonts w:ascii="Calibri" w:cs="Calibri"/>
          <w:sz w:val="20"/>
        </w:rPr>
        <w:t xml:space="preserve">, </w:t>
      </w:r>
      <w:r w:rsidRPr="00895CC9">
        <w:rPr>
          <w:rFonts w:ascii="Calibri" w:cs="Calibri"/>
          <w:i/>
          <w:iCs/>
          <w:sz w:val="20"/>
        </w:rPr>
        <w:t>7</w:t>
      </w:r>
      <w:r w:rsidRPr="00895CC9">
        <w:rPr>
          <w:rFonts w:ascii="Calibri" w:cs="Calibri"/>
          <w:sz w:val="20"/>
        </w:rPr>
        <w:t>, 392. https://doi.org/10.1186/1756-0500-7-392</w:t>
      </w:r>
    </w:p>
    <w:p w14:paraId="4E707D55" w14:textId="77777777" w:rsidR="00895CC9" w:rsidRPr="00895CC9" w:rsidRDefault="00895CC9" w:rsidP="00895CC9">
      <w:pPr>
        <w:pStyle w:val="Bibliography"/>
        <w:rPr>
          <w:rFonts w:ascii="Calibri" w:cs="Calibri"/>
          <w:sz w:val="20"/>
        </w:rPr>
      </w:pPr>
      <w:r w:rsidRPr="00895CC9">
        <w:rPr>
          <w:rFonts w:ascii="Calibri" w:cs="Calibri"/>
          <w:sz w:val="20"/>
        </w:rPr>
        <w:t xml:space="preserve">Cho, N. H., Shaw, J. E., Karuranga, S., Huang, Y., da Rocha Fernandes, J. D., Ohlrogge, A. W., &amp; Malanda, B. (2018). IDF Diabetes Atlas: Global estimates of diabetes prevalence for 2017 and projections for 2045. </w:t>
      </w:r>
      <w:r w:rsidRPr="00895CC9">
        <w:rPr>
          <w:rFonts w:ascii="Calibri" w:cs="Calibri"/>
          <w:i/>
          <w:iCs/>
          <w:sz w:val="20"/>
        </w:rPr>
        <w:t>Diabetes Research and Clinical Practice</w:t>
      </w:r>
      <w:r w:rsidRPr="00895CC9">
        <w:rPr>
          <w:rFonts w:ascii="Calibri" w:cs="Calibri"/>
          <w:sz w:val="20"/>
        </w:rPr>
        <w:t xml:space="preserve">, </w:t>
      </w:r>
      <w:r w:rsidRPr="00895CC9">
        <w:rPr>
          <w:rFonts w:ascii="Calibri" w:cs="Calibri"/>
          <w:i/>
          <w:iCs/>
          <w:sz w:val="20"/>
        </w:rPr>
        <w:t>138</w:t>
      </w:r>
      <w:r w:rsidRPr="00895CC9">
        <w:rPr>
          <w:rFonts w:ascii="Calibri" w:cs="Calibri"/>
          <w:sz w:val="20"/>
        </w:rPr>
        <w:t>, 271–281. https://doi.org/10.1016/j.diabres.2018.02.023</w:t>
      </w:r>
    </w:p>
    <w:p w14:paraId="4C8509D5" w14:textId="77777777" w:rsidR="00895CC9" w:rsidRPr="00895CC9" w:rsidRDefault="00895CC9" w:rsidP="00895CC9">
      <w:pPr>
        <w:pStyle w:val="Bibliography"/>
        <w:rPr>
          <w:rFonts w:ascii="Calibri" w:cs="Calibri"/>
          <w:sz w:val="20"/>
        </w:rPr>
      </w:pPr>
      <w:r w:rsidRPr="00895CC9">
        <w:rPr>
          <w:rFonts w:ascii="Calibri" w:cs="Calibri"/>
          <w:sz w:val="20"/>
        </w:rPr>
        <w:t xml:space="preserve">Clifton, V. L. (2010). Review: Sex and the Human Placenta: Mediating Differential Strategies of Fetal Growth and Survival. </w:t>
      </w:r>
      <w:r w:rsidRPr="00895CC9">
        <w:rPr>
          <w:rFonts w:ascii="Calibri" w:cs="Calibri"/>
          <w:i/>
          <w:iCs/>
          <w:sz w:val="20"/>
        </w:rPr>
        <w:t>Placenta</w:t>
      </w:r>
      <w:r w:rsidRPr="00895CC9">
        <w:rPr>
          <w:rFonts w:ascii="Calibri" w:cs="Calibri"/>
          <w:sz w:val="20"/>
        </w:rPr>
        <w:t xml:space="preserve">, </w:t>
      </w:r>
      <w:r w:rsidRPr="00895CC9">
        <w:rPr>
          <w:rFonts w:ascii="Calibri" w:cs="Calibri"/>
          <w:i/>
          <w:iCs/>
          <w:sz w:val="20"/>
        </w:rPr>
        <w:t>31</w:t>
      </w:r>
      <w:r w:rsidRPr="00895CC9">
        <w:rPr>
          <w:rFonts w:ascii="Calibri" w:cs="Calibri"/>
          <w:sz w:val="20"/>
        </w:rPr>
        <w:t>, S33–S39. https://doi.org/10.1016/j.placenta.2009.11.010</w:t>
      </w:r>
    </w:p>
    <w:p w14:paraId="26D7160F" w14:textId="77777777" w:rsidR="00895CC9" w:rsidRPr="00895CC9" w:rsidRDefault="00895CC9" w:rsidP="00895CC9">
      <w:pPr>
        <w:pStyle w:val="Bibliography"/>
        <w:rPr>
          <w:rFonts w:ascii="Calibri" w:cs="Calibri"/>
          <w:sz w:val="20"/>
        </w:rPr>
      </w:pPr>
      <w:r w:rsidRPr="00895CC9">
        <w:rPr>
          <w:rFonts w:ascii="Calibri" w:cs="Calibri"/>
          <w:sz w:val="20"/>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895CC9">
        <w:rPr>
          <w:rFonts w:ascii="Calibri" w:cs="Calibri"/>
          <w:i/>
          <w:iCs/>
          <w:sz w:val="20"/>
        </w:rPr>
        <w:t>PloS One</w:t>
      </w:r>
      <w:r w:rsidRPr="00895CC9">
        <w:rPr>
          <w:rFonts w:ascii="Calibri" w:cs="Calibri"/>
          <w:sz w:val="20"/>
        </w:rPr>
        <w:t xml:space="preserve">, </w:t>
      </w:r>
      <w:r w:rsidRPr="00895CC9">
        <w:rPr>
          <w:rFonts w:ascii="Calibri" w:cs="Calibri"/>
          <w:i/>
          <w:iCs/>
          <w:sz w:val="20"/>
        </w:rPr>
        <w:t>10</w:t>
      </w:r>
      <w:r w:rsidRPr="00895CC9">
        <w:rPr>
          <w:rFonts w:ascii="Calibri" w:cs="Calibri"/>
          <w:sz w:val="20"/>
        </w:rPr>
        <w:t>(3), e0118586. https://doi.org/10.1371/journal.pone.0118586</w:t>
      </w:r>
    </w:p>
    <w:p w14:paraId="24760396" w14:textId="77777777" w:rsidR="00895CC9" w:rsidRPr="00895CC9" w:rsidRDefault="00895CC9" w:rsidP="00895CC9">
      <w:pPr>
        <w:pStyle w:val="Bibliography"/>
        <w:rPr>
          <w:rFonts w:ascii="Calibri" w:cs="Calibri"/>
          <w:sz w:val="20"/>
        </w:rPr>
      </w:pPr>
      <w:r w:rsidRPr="00895CC9">
        <w:rPr>
          <w:rFonts w:ascii="Calibri" w:cs="Calibri"/>
          <w:sz w:val="20"/>
        </w:rPr>
        <w:t xml:space="preserve">Daley, A., Pallan, M., Clifford, S., Jolly, K., Bryant, M., Adab, P., … Roalfe, A. (2017). Are babies conceived during Ramadan born smaller and sooner than babies conceived at other times of the year? A Born in Bradford Cohort Study. </w:t>
      </w:r>
      <w:r w:rsidRPr="00895CC9">
        <w:rPr>
          <w:rFonts w:ascii="Calibri" w:cs="Calibri"/>
          <w:i/>
          <w:iCs/>
          <w:sz w:val="20"/>
        </w:rPr>
        <w:t>Journal of Epidemiology and Community Health</w:t>
      </w:r>
      <w:r w:rsidRPr="00895CC9">
        <w:rPr>
          <w:rFonts w:ascii="Calibri" w:cs="Calibri"/>
          <w:sz w:val="20"/>
        </w:rPr>
        <w:t xml:space="preserve">, </w:t>
      </w:r>
      <w:r w:rsidRPr="00895CC9">
        <w:rPr>
          <w:rFonts w:ascii="Calibri" w:cs="Calibri"/>
          <w:i/>
          <w:iCs/>
          <w:sz w:val="20"/>
        </w:rPr>
        <w:t>71</w:t>
      </w:r>
      <w:r w:rsidRPr="00895CC9">
        <w:rPr>
          <w:rFonts w:ascii="Calibri" w:cs="Calibri"/>
          <w:sz w:val="20"/>
        </w:rPr>
        <w:t>(7), 722–728. https://doi.org/10.1136/jech-2016-208800</w:t>
      </w:r>
    </w:p>
    <w:p w14:paraId="5E744591"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Facco, F. L., Grobman, W. A., Reid, K. J., Parker, C. B., Hunter, S. M., Silver, R. M., … Zee, P. C. (2017). Objectively measured short sleep duration and later sleep midpoint in pregnancy are associated with a higher risk of gestational diabetes. </w:t>
      </w:r>
      <w:r w:rsidRPr="00895CC9">
        <w:rPr>
          <w:rFonts w:ascii="Calibri" w:cs="Calibri"/>
          <w:i/>
          <w:iCs/>
          <w:sz w:val="20"/>
        </w:rPr>
        <w:t>American Journal of Obstetrics and Gynecology</w:t>
      </w:r>
      <w:r w:rsidRPr="00895CC9">
        <w:rPr>
          <w:rFonts w:ascii="Calibri" w:cs="Calibri"/>
          <w:sz w:val="20"/>
        </w:rPr>
        <w:t xml:space="preserve">, </w:t>
      </w:r>
      <w:r w:rsidRPr="00895CC9">
        <w:rPr>
          <w:rFonts w:ascii="Calibri" w:cs="Calibri"/>
          <w:i/>
          <w:iCs/>
          <w:sz w:val="20"/>
        </w:rPr>
        <w:t>217</w:t>
      </w:r>
      <w:r w:rsidRPr="00895CC9">
        <w:rPr>
          <w:rFonts w:ascii="Calibri" w:cs="Calibri"/>
          <w:sz w:val="20"/>
        </w:rPr>
        <w:t>(4), 447.e1-447.e13. https://doi.org/10.1016/j.ajog.2017.05.066</w:t>
      </w:r>
    </w:p>
    <w:p w14:paraId="2D9DAEBC" w14:textId="77777777" w:rsidR="00895CC9" w:rsidRPr="00895CC9" w:rsidRDefault="00895CC9" w:rsidP="00895CC9">
      <w:pPr>
        <w:pStyle w:val="Bibliography"/>
        <w:rPr>
          <w:rFonts w:ascii="Calibri" w:cs="Calibri"/>
          <w:sz w:val="20"/>
        </w:rPr>
      </w:pPr>
      <w:r w:rsidRPr="00895CC9">
        <w:rPr>
          <w:rFonts w:ascii="Calibri" w:cs="Calibri"/>
          <w:sz w:val="20"/>
        </w:rPr>
        <w:t xml:space="preserve">Faul, F., Erdfelder, E., Lang, A.-G., &amp; Buchner, A. (2007). G*Power 3: A flexible statistical power analysis program for the social, behavioral, and biomedical sciences. </w:t>
      </w:r>
      <w:r w:rsidRPr="00895CC9">
        <w:rPr>
          <w:rFonts w:ascii="Calibri" w:cs="Calibri"/>
          <w:i/>
          <w:iCs/>
          <w:sz w:val="20"/>
        </w:rPr>
        <w:t>Behavior Research Methods</w:t>
      </w:r>
      <w:r w:rsidRPr="00895CC9">
        <w:rPr>
          <w:rFonts w:ascii="Calibri" w:cs="Calibri"/>
          <w:sz w:val="20"/>
        </w:rPr>
        <w:t xml:space="preserve">, </w:t>
      </w:r>
      <w:r w:rsidRPr="00895CC9">
        <w:rPr>
          <w:rFonts w:ascii="Calibri" w:cs="Calibri"/>
          <w:i/>
          <w:iCs/>
          <w:sz w:val="20"/>
        </w:rPr>
        <w:t>39</w:t>
      </w:r>
      <w:r w:rsidRPr="00895CC9">
        <w:rPr>
          <w:rFonts w:ascii="Calibri" w:cs="Calibri"/>
          <w:sz w:val="20"/>
        </w:rPr>
        <w:t>(2), 175–191. https://doi.org/10.3758/BF03193146</w:t>
      </w:r>
    </w:p>
    <w:p w14:paraId="15451AB9" w14:textId="77777777" w:rsidR="00895CC9" w:rsidRPr="00895CC9" w:rsidRDefault="00895CC9" w:rsidP="00895CC9">
      <w:pPr>
        <w:pStyle w:val="Bibliography"/>
        <w:rPr>
          <w:rFonts w:ascii="Calibri" w:cs="Calibri"/>
          <w:sz w:val="20"/>
        </w:rPr>
      </w:pPr>
      <w:r w:rsidRPr="00895CC9">
        <w:rPr>
          <w:rFonts w:ascii="Calibri" w:cs="Calibri"/>
          <w:sz w:val="20"/>
        </w:rPr>
        <w:t xml:space="preserve">Govic, A., Penman, J., Tammer, A. H., &amp; Paolini, A. G. (2016). Paternal calorie restriction prior to conception alters anxiety-like behavior of the adult rat progeny. </w:t>
      </w:r>
      <w:r w:rsidRPr="00895CC9">
        <w:rPr>
          <w:rFonts w:ascii="Calibri" w:cs="Calibri"/>
          <w:i/>
          <w:iCs/>
          <w:sz w:val="20"/>
        </w:rPr>
        <w:t>Psychoneuroendocrinology</w:t>
      </w:r>
      <w:r w:rsidRPr="00895CC9">
        <w:rPr>
          <w:rFonts w:ascii="Calibri" w:cs="Calibri"/>
          <w:sz w:val="20"/>
        </w:rPr>
        <w:t xml:space="preserve">, </w:t>
      </w:r>
      <w:r w:rsidRPr="00895CC9">
        <w:rPr>
          <w:rFonts w:ascii="Calibri" w:cs="Calibri"/>
          <w:i/>
          <w:iCs/>
          <w:sz w:val="20"/>
        </w:rPr>
        <w:t>64</w:t>
      </w:r>
      <w:r w:rsidRPr="00895CC9">
        <w:rPr>
          <w:rFonts w:ascii="Calibri" w:cs="Calibri"/>
          <w:sz w:val="20"/>
        </w:rPr>
        <w:t>, 1–11. https://doi.org/10.1016/j.psyneuen.2015.10.020</w:t>
      </w:r>
    </w:p>
    <w:p w14:paraId="171ED612" w14:textId="77777777" w:rsidR="00895CC9" w:rsidRPr="00895CC9" w:rsidRDefault="00895CC9" w:rsidP="00895CC9">
      <w:pPr>
        <w:pStyle w:val="Bibliography"/>
        <w:rPr>
          <w:rFonts w:ascii="Calibri" w:cs="Calibri"/>
          <w:sz w:val="20"/>
        </w:rPr>
      </w:pPr>
      <w:r w:rsidRPr="00895CC9">
        <w:rPr>
          <w:rFonts w:ascii="Calibri" w:cs="Calibri"/>
          <w:sz w:val="20"/>
        </w:rPr>
        <w:t xml:space="preserve">Halberg, N., Henriksen, M., Söderhamn, N., Stallknecht, B., Ploug, T., Schjerling, P., &amp; Dela, F. (2005). Effect of intermittent fasting and refeeding on insulin action in healthy men. </w:t>
      </w:r>
      <w:r w:rsidRPr="00895CC9">
        <w:rPr>
          <w:rFonts w:ascii="Calibri" w:cs="Calibri"/>
          <w:i/>
          <w:iCs/>
          <w:sz w:val="20"/>
        </w:rPr>
        <w:t>Journal of Applied Physiology</w:t>
      </w:r>
      <w:r w:rsidRPr="00895CC9">
        <w:rPr>
          <w:rFonts w:ascii="Calibri" w:cs="Calibri"/>
          <w:sz w:val="20"/>
        </w:rPr>
        <w:t xml:space="preserve">, </w:t>
      </w:r>
      <w:r w:rsidRPr="00895CC9">
        <w:rPr>
          <w:rFonts w:ascii="Calibri" w:cs="Calibri"/>
          <w:i/>
          <w:iCs/>
          <w:sz w:val="20"/>
        </w:rPr>
        <w:t>99</w:t>
      </w:r>
      <w:r w:rsidRPr="00895CC9">
        <w:rPr>
          <w:rFonts w:ascii="Calibri" w:cs="Calibri"/>
          <w:sz w:val="20"/>
        </w:rPr>
        <w:t>(6), 2128–2136. https://doi.org/10.1152/japplphysiol.00683.2005</w:t>
      </w:r>
    </w:p>
    <w:p w14:paraId="1507201F" w14:textId="77777777" w:rsidR="00895CC9" w:rsidRPr="00895CC9" w:rsidRDefault="00895CC9" w:rsidP="00895CC9">
      <w:pPr>
        <w:pStyle w:val="Bibliography"/>
        <w:rPr>
          <w:rFonts w:ascii="Calibri" w:cs="Calibri"/>
          <w:sz w:val="20"/>
        </w:rPr>
      </w:pPr>
      <w:r w:rsidRPr="00895CC9">
        <w:rPr>
          <w:rFonts w:ascii="Calibri" w:cs="Calibri"/>
          <w:sz w:val="20"/>
        </w:rPr>
        <w:t xml:space="preserve">Hatori, M., Vollmers, C., Zarrinpar, A., DiTacchio, L., Bushong, E. A., Gill, S., … Panda, S. (2012). Time-Restricted Feeding without Reducing Caloric Intake Prevents Metabolic Diseases in Mice Fed a High-Fat Diet. </w:t>
      </w:r>
      <w:r w:rsidRPr="00895CC9">
        <w:rPr>
          <w:rFonts w:ascii="Calibri" w:cs="Calibri"/>
          <w:i/>
          <w:iCs/>
          <w:sz w:val="20"/>
        </w:rPr>
        <w:t>Cell Metabolism</w:t>
      </w:r>
      <w:r w:rsidRPr="00895CC9">
        <w:rPr>
          <w:rFonts w:ascii="Calibri" w:cs="Calibri"/>
          <w:sz w:val="20"/>
        </w:rPr>
        <w:t xml:space="preserve">, </w:t>
      </w:r>
      <w:r w:rsidRPr="00895CC9">
        <w:rPr>
          <w:rFonts w:ascii="Calibri" w:cs="Calibri"/>
          <w:i/>
          <w:iCs/>
          <w:sz w:val="20"/>
        </w:rPr>
        <w:t>15</w:t>
      </w:r>
      <w:r w:rsidRPr="00895CC9">
        <w:rPr>
          <w:rFonts w:ascii="Calibri" w:cs="Calibri"/>
          <w:sz w:val="20"/>
        </w:rPr>
        <w:t>(6), 848–860. https://doi.org/10.1016/j.cmet.2012.04.019</w:t>
      </w:r>
    </w:p>
    <w:p w14:paraId="4D6805D9" w14:textId="77777777" w:rsidR="00895CC9" w:rsidRPr="00895CC9" w:rsidRDefault="00895CC9" w:rsidP="00895CC9">
      <w:pPr>
        <w:pStyle w:val="Bibliography"/>
        <w:rPr>
          <w:rFonts w:ascii="Calibri" w:cs="Calibri"/>
          <w:sz w:val="20"/>
        </w:rPr>
      </w:pPr>
      <w:r w:rsidRPr="00895CC9">
        <w:rPr>
          <w:rFonts w:ascii="Calibri" w:cs="Calibri"/>
          <w:sz w:val="20"/>
        </w:rPr>
        <w:t xml:space="preserve">Hizli, D., Yilmaz, S. S., Onaran, Y., Kafali, H., Danişman, N., &amp; Mollamahmutoğlu, L. (2012). Impact of maternal fasting during Ramadan on fetal Doppler parameters, maternal lipid levels and neonatal outcomes. </w:t>
      </w:r>
      <w:r w:rsidRPr="00895CC9">
        <w:rPr>
          <w:rFonts w:ascii="Calibri" w:cs="Calibri"/>
          <w:i/>
          <w:iCs/>
          <w:sz w:val="20"/>
        </w:rPr>
        <w:t>The Journal of Maternal-Fetal &amp; Neonatal Medicine: The Official Journal of the European Association of Perinatal Medicine, the Federation of Asia and Oceania Perinatal Societies, the International Society of Perinatal Obstetricians</w:t>
      </w:r>
      <w:r w:rsidRPr="00895CC9">
        <w:rPr>
          <w:rFonts w:ascii="Calibri" w:cs="Calibri"/>
          <w:sz w:val="20"/>
        </w:rPr>
        <w:t xml:space="preserve">, </w:t>
      </w:r>
      <w:r w:rsidRPr="00895CC9">
        <w:rPr>
          <w:rFonts w:ascii="Calibri" w:cs="Calibri"/>
          <w:i/>
          <w:iCs/>
          <w:sz w:val="20"/>
        </w:rPr>
        <w:t>25</w:t>
      </w:r>
      <w:r w:rsidRPr="00895CC9">
        <w:rPr>
          <w:rFonts w:ascii="Calibri" w:cs="Calibri"/>
          <w:sz w:val="20"/>
        </w:rPr>
        <w:t>(7), 975–977. https://doi.org/10.3109/14767058.2011.602142</w:t>
      </w:r>
    </w:p>
    <w:p w14:paraId="2AB545B4" w14:textId="77777777" w:rsidR="00895CC9" w:rsidRPr="00895CC9" w:rsidRDefault="00895CC9" w:rsidP="00895CC9">
      <w:pPr>
        <w:pStyle w:val="Bibliography"/>
        <w:rPr>
          <w:rFonts w:ascii="Calibri" w:cs="Calibri"/>
          <w:sz w:val="20"/>
        </w:rPr>
      </w:pPr>
      <w:r w:rsidRPr="00895CC9">
        <w:rPr>
          <w:rFonts w:ascii="Calibri" w:cs="Calibri"/>
          <w:sz w:val="20"/>
        </w:rPr>
        <w:t xml:space="preserve">Ismail, N. A. M., Olaide Raji, H., Abd Wahab, N., Mustafa, N., Kamaruddin, N. A., &amp; Abdul Jamil, M. (2011). Glycemic Control among Pregnant Diabetic Women on Insulin Who Fasted During Ramadan. </w:t>
      </w:r>
      <w:r w:rsidRPr="00895CC9">
        <w:rPr>
          <w:rFonts w:ascii="Calibri" w:cs="Calibri"/>
          <w:i/>
          <w:iCs/>
          <w:sz w:val="20"/>
        </w:rPr>
        <w:t>Iranian Journal of Medical Sciences</w:t>
      </w:r>
      <w:r w:rsidRPr="00895CC9">
        <w:rPr>
          <w:rFonts w:ascii="Calibri" w:cs="Calibri"/>
          <w:sz w:val="20"/>
        </w:rPr>
        <w:t xml:space="preserve">, </w:t>
      </w:r>
      <w:r w:rsidRPr="00895CC9">
        <w:rPr>
          <w:rFonts w:ascii="Calibri" w:cs="Calibri"/>
          <w:i/>
          <w:iCs/>
          <w:sz w:val="20"/>
        </w:rPr>
        <w:t>36</w:t>
      </w:r>
      <w:r w:rsidRPr="00895CC9">
        <w:rPr>
          <w:rFonts w:ascii="Calibri" w:cs="Calibri"/>
          <w:sz w:val="20"/>
        </w:rPr>
        <w:t>(4), 254–259.</w:t>
      </w:r>
    </w:p>
    <w:p w14:paraId="073FC523" w14:textId="77777777" w:rsidR="00895CC9" w:rsidRPr="00895CC9" w:rsidRDefault="00895CC9" w:rsidP="00895CC9">
      <w:pPr>
        <w:pStyle w:val="Bibliography"/>
        <w:rPr>
          <w:rFonts w:ascii="Calibri" w:cs="Calibri"/>
          <w:sz w:val="20"/>
        </w:rPr>
      </w:pPr>
      <w:r w:rsidRPr="00895CC9">
        <w:rPr>
          <w:rFonts w:ascii="Calibri" w:cs="Calibri"/>
          <w:sz w:val="20"/>
        </w:rPr>
        <w:t xml:space="preserve">Kahleova, H., Lloren, J. I., Mashchak, A., Hill, M., &amp; Fraser, G. E. (2017). Meal Frequency and Timing Are Associated with Changes in Body Mass Index in Adventist Health Study 2. </w:t>
      </w:r>
      <w:r w:rsidRPr="00895CC9">
        <w:rPr>
          <w:rFonts w:ascii="Calibri" w:cs="Calibri"/>
          <w:i/>
          <w:iCs/>
          <w:sz w:val="20"/>
        </w:rPr>
        <w:t>The Journal of Nutrition</w:t>
      </w:r>
      <w:r w:rsidRPr="00895CC9">
        <w:rPr>
          <w:rFonts w:ascii="Calibri" w:cs="Calibri"/>
          <w:sz w:val="20"/>
        </w:rPr>
        <w:t xml:space="preserve">, </w:t>
      </w:r>
      <w:r w:rsidRPr="00895CC9">
        <w:rPr>
          <w:rFonts w:ascii="Calibri" w:cs="Calibri"/>
          <w:i/>
          <w:iCs/>
          <w:sz w:val="20"/>
        </w:rPr>
        <w:t>147</w:t>
      </w:r>
      <w:r w:rsidRPr="00895CC9">
        <w:rPr>
          <w:rFonts w:ascii="Calibri" w:cs="Calibri"/>
          <w:sz w:val="20"/>
        </w:rPr>
        <w:t>(9), 1722–1728. https://doi.org/10.3945/jn.116.244749</w:t>
      </w:r>
    </w:p>
    <w:p w14:paraId="347A92C7"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Kramer, M. S., McLean, F. H., Eason, E. L., &amp; Usher, R. H. (1992). Maternal Nutrition and Spontaneous Preterm Birth. </w:t>
      </w:r>
      <w:r w:rsidRPr="00895CC9">
        <w:rPr>
          <w:rFonts w:ascii="Calibri" w:cs="Calibri"/>
          <w:i/>
          <w:iCs/>
          <w:sz w:val="20"/>
        </w:rPr>
        <w:t>American Journal of Epidemiology</w:t>
      </w:r>
      <w:r w:rsidRPr="00895CC9">
        <w:rPr>
          <w:rFonts w:ascii="Calibri" w:cs="Calibri"/>
          <w:sz w:val="20"/>
        </w:rPr>
        <w:t xml:space="preserve">, </w:t>
      </w:r>
      <w:r w:rsidRPr="00895CC9">
        <w:rPr>
          <w:rFonts w:ascii="Calibri" w:cs="Calibri"/>
          <w:i/>
          <w:iCs/>
          <w:sz w:val="20"/>
        </w:rPr>
        <w:t>136</w:t>
      </w:r>
      <w:r w:rsidRPr="00895CC9">
        <w:rPr>
          <w:rFonts w:ascii="Calibri" w:cs="Calibri"/>
          <w:sz w:val="20"/>
        </w:rPr>
        <w:t>(5), 574–583. https://doi.org/10.1093/oxfordjournals.aje.a116535</w:t>
      </w:r>
    </w:p>
    <w:p w14:paraId="5D5DA592" w14:textId="77777777" w:rsidR="00895CC9" w:rsidRPr="00895CC9" w:rsidRDefault="00895CC9" w:rsidP="00895CC9">
      <w:pPr>
        <w:pStyle w:val="Bibliography"/>
        <w:rPr>
          <w:rFonts w:ascii="Calibri" w:cs="Calibri"/>
          <w:sz w:val="20"/>
        </w:rPr>
      </w:pPr>
      <w:r w:rsidRPr="00895CC9">
        <w:rPr>
          <w:rFonts w:ascii="Calibri" w:cs="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895CC9">
        <w:rPr>
          <w:rFonts w:ascii="Calibri" w:cs="Calibri"/>
          <w:i/>
          <w:iCs/>
          <w:sz w:val="20"/>
        </w:rPr>
        <w:t>Hypertension</w:t>
      </w:r>
      <w:r w:rsidRPr="00895CC9">
        <w:rPr>
          <w:rFonts w:ascii="Calibri" w:cs="Calibri"/>
          <w:sz w:val="20"/>
        </w:rPr>
        <w:t xml:space="preserve">, </w:t>
      </w:r>
      <w:r w:rsidRPr="00895CC9">
        <w:rPr>
          <w:rFonts w:ascii="Calibri" w:cs="Calibri"/>
          <w:i/>
          <w:iCs/>
          <w:sz w:val="20"/>
        </w:rPr>
        <w:t>65</w:t>
      </w:r>
      <w:r w:rsidRPr="00895CC9">
        <w:rPr>
          <w:rFonts w:ascii="Calibri" w:cs="Calibri"/>
          <w:sz w:val="20"/>
        </w:rPr>
        <w:t>(3), 607–614. https://doi.org/10.1161/HYPERTENSIONAHA.114.04662</w:t>
      </w:r>
    </w:p>
    <w:p w14:paraId="6CA5C49A" w14:textId="77777777" w:rsidR="00895CC9" w:rsidRPr="00895CC9" w:rsidRDefault="00895CC9" w:rsidP="00895CC9">
      <w:pPr>
        <w:pStyle w:val="Bibliography"/>
        <w:rPr>
          <w:rFonts w:ascii="Calibri" w:cs="Calibri"/>
          <w:sz w:val="20"/>
        </w:rPr>
      </w:pPr>
      <w:r w:rsidRPr="00895CC9">
        <w:rPr>
          <w:rFonts w:ascii="Calibri" w:cs="Calibri"/>
          <w:sz w:val="20"/>
        </w:rPr>
        <w:t xml:space="preserve">Liu, B., Page, A. J., Hatzinikolas, G., Chen, M., Wittert, G. A., &amp; Heilbronn, L. K. (2019). Intermittent Fasting Improves Glucose Tolerance and Promotes Adipose Tissue Remodeling in Male Mice Fed a High-Fat Diet. </w:t>
      </w:r>
      <w:r w:rsidRPr="00895CC9">
        <w:rPr>
          <w:rFonts w:ascii="Calibri" w:cs="Calibri"/>
          <w:i/>
          <w:iCs/>
          <w:sz w:val="20"/>
        </w:rPr>
        <w:t>Endocrinology</w:t>
      </w:r>
      <w:r w:rsidRPr="00895CC9">
        <w:rPr>
          <w:rFonts w:ascii="Calibri" w:cs="Calibri"/>
          <w:sz w:val="20"/>
        </w:rPr>
        <w:t xml:space="preserve">, </w:t>
      </w:r>
      <w:r w:rsidRPr="00895CC9">
        <w:rPr>
          <w:rFonts w:ascii="Calibri" w:cs="Calibri"/>
          <w:i/>
          <w:iCs/>
          <w:sz w:val="20"/>
        </w:rPr>
        <w:t>160</w:t>
      </w:r>
      <w:r w:rsidRPr="00895CC9">
        <w:rPr>
          <w:rFonts w:ascii="Calibri" w:cs="Calibri"/>
          <w:sz w:val="20"/>
        </w:rPr>
        <w:t>(1), 169–180. https://doi.org/10.1210/en.2018-00701</w:t>
      </w:r>
    </w:p>
    <w:p w14:paraId="2E743DBC" w14:textId="77777777" w:rsidR="00895CC9" w:rsidRPr="00895CC9" w:rsidRDefault="00895CC9" w:rsidP="00895CC9">
      <w:pPr>
        <w:pStyle w:val="Bibliography"/>
        <w:rPr>
          <w:rFonts w:ascii="Calibri" w:cs="Calibri"/>
          <w:sz w:val="20"/>
        </w:rPr>
      </w:pPr>
      <w:r w:rsidRPr="00895CC9">
        <w:rPr>
          <w:rFonts w:ascii="Calibri" w:cs="Calibri"/>
          <w:sz w:val="20"/>
        </w:rPr>
        <w:t>Meal Frequency and Timing Are Associated with Changes in Body Mass Index in Adventist Health Study 2 | The Journal of Nutrition | Oxford Academic. (n.d.). Retrieved August 16, 2019, from https://academic-oup-com.proxy.lib.umich.edu/jn/article/147/9/1722/4743530</w:t>
      </w:r>
    </w:p>
    <w:p w14:paraId="3C711D74" w14:textId="77777777" w:rsidR="00895CC9" w:rsidRPr="00895CC9" w:rsidRDefault="00895CC9" w:rsidP="00895CC9">
      <w:pPr>
        <w:pStyle w:val="Bibliography"/>
        <w:rPr>
          <w:rFonts w:ascii="Calibri" w:cs="Calibri"/>
          <w:sz w:val="20"/>
        </w:rPr>
      </w:pPr>
      <w:r w:rsidRPr="00895CC9">
        <w:rPr>
          <w:rFonts w:ascii="Calibri" w:cs="Calibri"/>
          <w:sz w:val="20"/>
        </w:rPr>
        <w:t xml:space="preserve">Metrustry, S. J., Karhunen, V., Edwards, M. H., Menni, C., Geisendorfer, T., Huber, A., … Valdes, A. M. (2018). Metabolomic signatures of low birthweight: Pathways to insulin resistance and oxidative stress. </w:t>
      </w:r>
      <w:r w:rsidRPr="00895CC9">
        <w:rPr>
          <w:rFonts w:ascii="Calibri" w:cs="Calibri"/>
          <w:i/>
          <w:iCs/>
          <w:sz w:val="20"/>
        </w:rPr>
        <w:t>PloS One</w:t>
      </w:r>
      <w:r w:rsidRPr="00895CC9">
        <w:rPr>
          <w:rFonts w:ascii="Calibri" w:cs="Calibri"/>
          <w:sz w:val="20"/>
        </w:rPr>
        <w:t xml:space="preserve">, </w:t>
      </w:r>
      <w:r w:rsidRPr="00895CC9">
        <w:rPr>
          <w:rFonts w:ascii="Calibri" w:cs="Calibri"/>
          <w:i/>
          <w:iCs/>
          <w:sz w:val="20"/>
        </w:rPr>
        <w:t>13</w:t>
      </w:r>
      <w:r w:rsidRPr="00895CC9">
        <w:rPr>
          <w:rFonts w:ascii="Calibri" w:cs="Calibri"/>
          <w:sz w:val="20"/>
        </w:rPr>
        <w:t>(3), e0194316. https://doi.org/10.1371/journal.pone.0194316</w:t>
      </w:r>
    </w:p>
    <w:p w14:paraId="5A83C1E8" w14:textId="77777777" w:rsidR="00895CC9" w:rsidRPr="00895CC9" w:rsidRDefault="00895CC9" w:rsidP="00895CC9">
      <w:pPr>
        <w:pStyle w:val="Bibliography"/>
        <w:rPr>
          <w:rFonts w:ascii="Calibri" w:cs="Calibri"/>
          <w:sz w:val="20"/>
        </w:rPr>
      </w:pPr>
      <w:r w:rsidRPr="00895CC9">
        <w:rPr>
          <w:rFonts w:ascii="Calibri" w:cs="Calibri"/>
          <w:sz w:val="20"/>
        </w:rPr>
        <w:t xml:space="preserve">Randel, A. (2014). ACOG Releases Guideline on Gestational Diabetes. </w:t>
      </w:r>
      <w:r w:rsidRPr="00895CC9">
        <w:rPr>
          <w:rFonts w:ascii="Calibri" w:cs="Calibri"/>
          <w:i/>
          <w:iCs/>
          <w:sz w:val="20"/>
        </w:rPr>
        <w:t>American Family Physician</w:t>
      </w:r>
      <w:r w:rsidRPr="00895CC9">
        <w:rPr>
          <w:rFonts w:ascii="Calibri" w:cs="Calibri"/>
          <w:sz w:val="20"/>
        </w:rPr>
        <w:t xml:space="preserve">, </w:t>
      </w:r>
      <w:r w:rsidRPr="00895CC9">
        <w:rPr>
          <w:rFonts w:ascii="Calibri" w:cs="Calibri"/>
          <w:i/>
          <w:iCs/>
          <w:sz w:val="20"/>
        </w:rPr>
        <w:t>90</w:t>
      </w:r>
      <w:r w:rsidRPr="00895CC9">
        <w:rPr>
          <w:rFonts w:ascii="Calibri" w:cs="Calibri"/>
          <w:sz w:val="20"/>
        </w:rPr>
        <w:t>(6), 416–417.</w:t>
      </w:r>
    </w:p>
    <w:p w14:paraId="0BB2C829" w14:textId="77777777" w:rsidR="00895CC9" w:rsidRPr="00895CC9" w:rsidRDefault="00895CC9" w:rsidP="00895CC9">
      <w:pPr>
        <w:pStyle w:val="Bibliography"/>
        <w:rPr>
          <w:rFonts w:ascii="Calibri" w:cs="Calibri"/>
          <w:sz w:val="20"/>
        </w:rPr>
      </w:pPr>
      <w:r w:rsidRPr="00895CC9">
        <w:rPr>
          <w:rFonts w:ascii="Calibri" w:cs="Calibri"/>
          <w:sz w:val="20"/>
        </w:rPr>
        <w:t xml:space="preserve">Rasmussen, K. M., Abrams, B., Bodnar, L. M., Butte, N. F., Catalano, P. M., &amp; Siega-Riz, A. M. (2010). Recommendations for Weight Gain During Pregnancy in the Context of the Obesity Epidemic. </w:t>
      </w:r>
      <w:r w:rsidRPr="00895CC9">
        <w:rPr>
          <w:rFonts w:ascii="Calibri" w:cs="Calibri"/>
          <w:i/>
          <w:iCs/>
          <w:sz w:val="20"/>
        </w:rPr>
        <w:t>Obstetrics and Gynecology</w:t>
      </w:r>
      <w:r w:rsidRPr="00895CC9">
        <w:rPr>
          <w:rFonts w:ascii="Calibri" w:cs="Calibri"/>
          <w:sz w:val="20"/>
        </w:rPr>
        <w:t xml:space="preserve">, </w:t>
      </w:r>
      <w:r w:rsidRPr="00895CC9">
        <w:rPr>
          <w:rFonts w:ascii="Calibri" w:cs="Calibri"/>
          <w:i/>
          <w:iCs/>
          <w:sz w:val="20"/>
        </w:rPr>
        <w:t>116</w:t>
      </w:r>
      <w:r w:rsidRPr="00895CC9">
        <w:rPr>
          <w:rFonts w:ascii="Calibri" w:cs="Calibri"/>
          <w:sz w:val="20"/>
        </w:rPr>
        <w:t>(5), 1191–1195. https://doi.org/10.1097/AOG.0b013e3181f60da7</w:t>
      </w:r>
    </w:p>
    <w:p w14:paraId="64B58F6E" w14:textId="77777777" w:rsidR="00895CC9" w:rsidRPr="00895CC9" w:rsidRDefault="00895CC9" w:rsidP="00895CC9">
      <w:pPr>
        <w:pStyle w:val="Bibliography"/>
        <w:rPr>
          <w:rFonts w:ascii="Calibri" w:cs="Calibri"/>
          <w:sz w:val="20"/>
        </w:rPr>
      </w:pPr>
      <w:r w:rsidRPr="00895CC9">
        <w:rPr>
          <w:rFonts w:ascii="Calibri" w:cs="Calibri"/>
          <w:sz w:val="20"/>
        </w:rPr>
        <w:t xml:space="preserve">Ravussin, E., Beyl, R. A., Poggiogalle, E., Hsia, D. S., &amp; Peterson, C. M. (2019). Early Time-Restricted Feeding Reduces Appetite and Increases Fat Oxidation But Does Not Affect Energy Expenditure in Humans. </w:t>
      </w:r>
      <w:r w:rsidRPr="00895CC9">
        <w:rPr>
          <w:rFonts w:ascii="Calibri" w:cs="Calibri"/>
          <w:i/>
          <w:iCs/>
          <w:sz w:val="20"/>
        </w:rPr>
        <w:t>Obesity</w:t>
      </w:r>
      <w:r w:rsidRPr="00895CC9">
        <w:rPr>
          <w:rFonts w:ascii="Calibri" w:cs="Calibri"/>
          <w:sz w:val="20"/>
        </w:rPr>
        <w:t xml:space="preserve">, </w:t>
      </w:r>
      <w:r w:rsidRPr="00895CC9">
        <w:rPr>
          <w:rFonts w:ascii="Calibri" w:cs="Calibri"/>
          <w:i/>
          <w:iCs/>
          <w:sz w:val="20"/>
        </w:rPr>
        <w:t>27</w:t>
      </w:r>
      <w:r w:rsidRPr="00895CC9">
        <w:rPr>
          <w:rFonts w:ascii="Calibri" w:cs="Calibri"/>
          <w:sz w:val="20"/>
        </w:rPr>
        <w:t>(8), 1244–1254. https://doi.org/10.1002/oby.22518</w:t>
      </w:r>
    </w:p>
    <w:p w14:paraId="244C5431" w14:textId="77777777" w:rsidR="00895CC9" w:rsidRPr="00895CC9" w:rsidRDefault="00895CC9" w:rsidP="00895CC9">
      <w:pPr>
        <w:pStyle w:val="Bibliography"/>
        <w:rPr>
          <w:rFonts w:ascii="Calibri" w:cs="Calibri"/>
          <w:sz w:val="20"/>
        </w:rPr>
      </w:pPr>
      <w:r w:rsidRPr="00895CC9">
        <w:rPr>
          <w:rFonts w:ascii="Calibri" w:cs="Calibri"/>
          <w:sz w:val="20"/>
        </w:rPr>
        <w:t xml:space="preserve">Rothschild, J., Hoddy, K. K., Jambazian, P., &amp; Varady, K. A. (2014). Time-restricted feeding and risk of metabolic disease: A review of human and animal studies. </w:t>
      </w:r>
      <w:r w:rsidRPr="00895CC9">
        <w:rPr>
          <w:rFonts w:ascii="Calibri" w:cs="Calibri"/>
          <w:i/>
          <w:iCs/>
          <w:sz w:val="20"/>
        </w:rPr>
        <w:t>Nutrition Reviews</w:t>
      </w:r>
      <w:r w:rsidRPr="00895CC9">
        <w:rPr>
          <w:rFonts w:ascii="Calibri" w:cs="Calibri"/>
          <w:sz w:val="20"/>
        </w:rPr>
        <w:t xml:space="preserve">, </w:t>
      </w:r>
      <w:r w:rsidRPr="00895CC9">
        <w:rPr>
          <w:rFonts w:ascii="Calibri" w:cs="Calibri"/>
          <w:i/>
          <w:iCs/>
          <w:sz w:val="20"/>
        </w:rPr>
        <w:t>72</w:t>
      </w:r>
      <w:r w:rsidRPr="00895CC9">
        <w:rPr>
          <w:rFonts w:ascii="Calibri" w:cs="Calibri"/>
          <w:sz w:val="20"/>
        </w:rPr>
        <w:t>(5), 308–318. https://doi.org/10.1111/nure.12104</w:t>
      </w:r>
    </w:p>
    <w:p w14:paraId="1F469E7D"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Safari, K., Piro, T. J., &amp; Ahmad, H. M. (2019). Perspectives and pregnancy outcomes of maternal Ramadan fasting in the second trimester of pregnancy. </w:t>
      </w:r>
      <w:r w:rsidRPr="00895CC9">
        <w:rPr>
          <w:rFonts w:ascii="Calibri" w:cs="Calibri"/>
          <w:i/>
          <w:iCs/>
          <w:sz w:val="20"/>
        </w:rPr>
        <w:t>BMC Pregnancy and Childbirth</w:t>
      </w:r>
      <w:r w:rsidRPr="00895CC9">
        <w:rPr>
          <w:rFonts w:ascii="Calibri" w:cs="Calibri"/>
          <w:sz w:val="20"/>
        </w:rPr>
        <w:t xml:space="preserve">, </w:t>
      </w:r>
      <w:r w:rsidRPr="00895CC9">
        <w:rPr>
          <w:rFonts w:ascii="Calibri" w:cs="Calibri"/>
          <w:i/>
          <w:iCs/>
          <w:sz w:val="20"/>
        </w:rPr>
        <w:t>19</w:t>
      </w:r>
      <w:r w:rsidRPr="00895CC9">
        <w:rPr>
          <w:rFonts w:ascii="Calibri" w:cs="Calibri"/>
          <w:sz w:val="20"/>
        </w:rPr>
        <w:t>. https://doi.org/10.1186/s12884-019-2275-x</w:t>
      </w:r>
    </w:p>
    <w:p w14:paraId="733AEE35" w14:textId="77777777" w:rsidR="00895CC9" w:rsidRPr="00895CC9" w:rsidRDefault="00895CC9" w:rsidP="00895CC9">
      <w:pPr>
        <w:pStyle w:val="Bibliography"/>
        <w:rPr>
          <w:rFonts w:ascii="Calibri" w:cs="Calibri"/>
          <w:sz w:val="20"/>
        </w:rPr>
      </w:pPr>
      <w:r w:rsidRPr="00895CC9">
        <w:rPr>
          <w:rFonts w:ascii="Calibri" w:cs="Calibri"/>
          <w:sz w:val="20"/>
        </w:rPr>
        <w:t xml:space="preserve">Savitri, A. I., Amelia, D., Painter, R. C., Baharuddin, M., Roseboom, T. J., Grobbee, D. E., &amp; Uiterwaal, C. S. P. M. (2018). Ramadan during pregnancy and birth weight of newborns. </w:t>
      </w:r>
      <w:r w:rsidRPr="00895CC9">
        <w:rPr>
          <w:rFonts w:ascii="Calibri" w:cs="Calibri"/>
          <w:i/>
          <w:iCs/>
          <w:sz w:val="20"/>
        </w:rPr>
        <w:t>Journal of Nutritional Science</w:t>
      </w:r>
      <w:r w:rsidRPr="00895CC9">
        <w:rPr>
          <w:rFonts w:ascii="Calibri" w:cs="Calibri"/>
          <w:sz w:val="20"/>
        </w:rPr>
        <w:t xml:space="preserve">, </w:t>
      </w:r>
      <w:r w:rsidRPr="00895CC9">
        <w:rPr>
          <w:rFonts w:ascii="Calibri" w:cs="Calibri"/>
          <w:i/>
          <w:iCs/>
          <w:sz w:val="20"/>
        </w:rPr>
        <w:t>7</w:t>
      </w:r>
      <w:r w:rsidRPr="00895CC9">
        <w:rPr>
          <w:rFonts w:ascii="Calibri" w:cs="Calibri"/>
          <w:sz w:val="20"/>
        </w:rPr>
        <w:t>. https://doi.org/10.1017/jns.2017.70</w:t>
      </w:r>
    </w:p>
    <w:p w14:paraId="36D16E6D" w14:textId="77777777" w:rsidR="00895CC9" w:rsidRPr="00895CC9" w:rsidRDefault="00895CC9" w:rsidP="00895CC9">
      <w:pPr>
        <w:pStyle w:val="Bibliography"/>
        <w:rPr>
          <w:rFonts w:ascii="Calibri" w:cs="Calibri"/>
          <w:sz w:val="20"/>
        </w:rPr>
      </w:pPr>
      <w:r w:rsidRPr="00895CC9">
        <w:rPr>
          <w:rFonts w:ascii="Calibri" w:cs="Calibri"/>
          <w:sz w:val="20"/>
        </w:rPr>
        <w:t xml:space="preserve">Savitri, A. I., Yadegari, N., Bakker, J., van Ewijk, R. J. G., Grobbee, D. E., Painter, R. C., … Roseboom, T. J. (2014). Ramadan fasting and newborn’s birth weight in pregnant Muslim women in The Netherlands. </w:t>
      </w:r>
      <w:r w:rsidRPr="00895CC9">
        <w:rPr>
          <w:rFonts w:ascii="Calibri" w:cs="Calibri"/>
          <w:i/>
          <w:iCs/>
          <w:sz w:val="20"/>
        </w:rPr>
        <w:t>The British Journal of Nutrition</w:t>
      </w:r>
      <w:r w:rsidRPr="00895CC9">
        <w:rPr>
          <w:rFonts w:ascii="Calibri" w:cs="Calibri"/>
          <w:sz w:val="20"/>
        </w:rPr>
        <w:t xml:space="preserve">, </w:t>
      </w:r>
      <w:r w:rsidRPr="00895CC9">
        <w:rPr>
          <w:rFonts w:ascii="Calibri" w:cs="Calibri"/>
          <w:i/>
          <w:iCs/>
          <w:sz w:val="20"/>
        </w:rPr>
        <w:t>112</w:t>
      </w:r>
      <w:r w:rsidRPr="00895CC9">
        <w:rPr>
          <w:rFonts w:ascii="Calibri" w:cs="Calibri"/>
          <w:sz w:val="20"/>
        </w:rPr>
        <w:t>(9), 1503–1509. https://doi.org/10.1017/S0007114514002219</w:t>
      </w:r>
    </w:p>
    <w:p w14:paraId="1B861927" w14:textId="77777777" w:rsidR="00895CC9" w:rsidRPr="00895CC9" w:rsidRDefault="00895CC9" w:rsidP="00895CC9">
      <w:pPr>
        <w:pStyle w:val="Bibliography"/>
        <w:rPr>
          <w:rFonts w:ascii="Calibri" w:cs="Calibri"/>
          <w:sz w:val="20"/>
        </w:rPr>
      </w:pPr>
      <w:r w:rsidRPr="00895CC9">
        <w:rPr>
          <w:rFonts w:ascii="Calibri" w:cs="Calibri"/>
          <w:sz w:val="20"/>
        </w:rPr>
        <w:t xml:space="preserve">Schack-Nielsen, L., Michaelsen, K. F., Gamborg, M., Mortensen, E. L., &amp; Sørensen, T. I. A. (2010). Gestational weight gain in relation to offspring body mass index and obesity from infancy through adulthood. </w:t>
      </w:r>
      <w:r w:rsidRPr="00895CC9">
        <w:rPr>
          <w:rFonts w:ascii="Calibri" w:cs="Calibri"/>
          <w:i/>
          <w:iCs/>
          <w:sz w:val="20"/>
        </w:rPr>
        <w:t>International Journal of Obesity</w:t>
      </w:r>
      <w:r w:rsidRPr="00895CC9">
        <w:rPr>
          <w:rFonts w:ascii="Calibri" w:cs="Calibri"/>
          <w:sz w:val="20"/>
        </w:rPr>
        <w:t xml:space="preserve">, </w:t>
      </w:r>
      <w:r w:rsidRPr="00895CC9">
        <w:rPr>
          <w:rFonts w:ascii="Calibri" w:cs="Calibri"/>
          <w:i/>
          <w:iCs/>
          <w:sz w:val="20"/>
        </w:rPr>
        <w:t>34</w:t>
      </w:r>
      <w:r w:rsidRPr="00895CC9">
        <w:rPr>
          <w:rFonts w:ascii="Calibri" w:cs="Calibri"/>
          <w:sz w:val="20"/>
        </w:rPr>
        <w:t>(1), 67–74. https://doi.org/10.1038/ijo.2009.206</w:t>
      </w:r>
    </w:p>
    <w:p w14:paraId="027FA093" w14:textId="77777777" w:rsidR="00895CC9" w:rsidRPr="00895CC9" w:rsidRDefault="00895CC9" w:rsidP="00895CC9">
      <w:pPr>
        <w:pStyle w:val="Bibliography"/>
        <w:rPr>
          <w:rFonts w:ascii="Calibri" w:cs="Calibri"/>
          <w:sz w:val="20"/>
        </w:rPr>
      </w:pPr>
      <w:r w:rsidRPr="00895CC9">
        <w:rPr>
          <w:rFonts w:ascii="Calibri" w:cs="Calibri"/>
          <w:sz w:val="20"/>
        </w:rPr>
        <w:t xml:space="preserve">Seckl, J. R., &amp; Holmes, M. C. (2007). Mechanisms of disease: Glucocorticoids, their placental metabolism and fetal “programming” of adult pathophysiology. </w:t>
      </w:r>
      <w:r w:rsidRPr="00895CC9">
        <w:rPr>
          <w:rFonts w:ascii="Calibri" w:cs="Calibri"/>
          <w:i/>
          <w:iCs/>
          <w:sz w:val="20"/>
        </w:rPr>
        <w:t>Nature Clinical Practice. Endocrinology &amp; Metabolism</w:t>
      </w:r>
      <w:r w:rsidRPr="00895CC9">
        <w:rPr>
          <w:rFonts w:ascii="Calibri" w:cs="Calibri"/>
          <w:sz w:val="20"/>
        </w:rPr>
        <w:t xml:space="preserve">, </w:t>
      </w:r>
      <w:r w:rsidRPr="00895CC9">
        <w:rPr>
          <w:rFonts w:ascii="Calibri" w:cs="Calibri"/>
          <w:i/>
          <w:iCs/>
          <w:sz w:val="20"/>
        </w:rPr>
        <w:t>3</w:t>
      </w:r>
      <w:r w:rsidRPr="00895CC9">
        <w:rPr>
          <w:rFonts w:ascii="Calibri" w:cs="Calibri"/>
          <w:sz w:val="20"/>
        </w:rPr>
        <w:t>(6), 479–488. https://doi.org/10.1038/ncpendmet0515</w:t>
      </w:r>
    </w:p>
    <w:p w14:paraId="753FCBBD" w14:textId="77777777" w:rsidR="00895CC9" w:rsidRPr="00895CC9" w:rsidRDefault="00895CC9" w:rsidP="00895CC9">
      <w:pPr>
        <w:pStyle w:val="Bibliography"/>
        <w:rPr>
          <w:rFonts w:ascii="Calibri" w:cs="Calibri"/>
          <w:sz w:val="20"/>
        </w:rPr>
      </w:pPr>
      <w:r w:rsidRPr="00895CC9">
        <w:rPr>
          <w:rFonts w:ascii="Calibri" w:cs="Calibri"/>
          <w:sz w:val="20"/>
        </w:rPr>
        <w:t xml:space="preserve">Sherman, H., Genzer, Y., Cohen, R., Chapnik, N., Madar, Z., &amp; Froy, O. (2012). Timed high-fat diet resets circadian metabolism and prevents obesity. </w:t>
      </w:r>
      <w:r w:rsidRPr="00895CC9">
        <w:rPr>
          <w:rFonts w:ascii="Calibri" w:cs="Calibri"/>
          <w:i/>
          <w:iCs/>
          <w:sz w:val="20"/>
        </w:rPr>
        <w:t>FASEB Journal: Official Publication of the Federation of American Societies for Experimental Biology</w:t>
      </w:r>
      <w:r w:rsidRPr="00895CC9">
        <w:rPr>
          <w:rFonts w:ascii="Calibri" w:cs="Calibri"/>
          <w:sz w:val="20"/>
        </w:rPr>
        <w:t xml:space="preserve">, </w:t>
      </w:r>
      <w:r w:rsidRPr="00895CC9">
        <w:rPr>
          <w:rFonts w:ascii="Calibri" w:cs="Calibri"/>
          <w:i/>
          <w:iCs/>
          <w:sz w:val="20"/>
        </w:rPr>
        <w:t>26</w:t>
      </w:r>
      <w:r w:rsidRPr="00895CC9">
        <w:rPr>
          <w:rFonts w:ascii="Calibri" w:cs="Calibri"/>
          <w:sz w:val="20"/>
        </w:rPr>
        <w:t>(8), 3493–3502. https://doi.org/10.1096/fj.12-208868</w:t>
      </w:r>
    </w:p>
    <w:p w14:paraId="2B78158A" w14:textId="77777777" w:rsidR="00895CC9" w:rsidRPr="00895CC9" w:rsidRDefault="00895CC9" w:rsidP="00895CC9">
      <w:pPr>
        <w:pStyle w:val="Bibliography"/>
        <w:rPr>
          <w:rFonts w:ascii="Calibri" w:cs="Calibri"/>
          <w:sz w:val="20"/>
        </w:rPr>
      </w:pPr>
      <w:r w:rsidRPr="00895CC9">
        <w:rPr>
          <w:rFonts w:ascii="Calibri" w:cs="Calibri"/>
          <w:sz w:val="20"/>
        </w:rPr>
        <w:t xml:space="preserve">Stockman, M.-C., Thomas, D., Burke, J., &amp; Apovian, C. M. (2018). Intermittent Fasting: Is the Wait Worth the Weight? </w:t>
      </w:r>
      <w:r w:rsidRPr="00895CC9">
        <w:rPr>
          <w:rFonts w:ascii="Calibri" w:cs="Calibri"/>
          <w:i/>
          <w:iCs/>
          <w:sz w:val="20"/>
        </w:rPr>
        <w:t>Current Obesity Reports</w:t>
      </w:r>
      <w:r w:rsidRPr="00895CC9">
        <w:rPr>
          <w:rFonts w:ascii="Calibri" w:cs="Calibri"/>
          <w:sz w:val="20"/>
        </w:rPr>
        <w:t xml:space="preserve">, </w:t>
      </w:r>
      <w:r w:rsidRPr="00895CC9">
        <w:rPr>
          <w:rFonts w:ascii="Calibri" w:cs="Calibri"/>
          <w:i/>
          <w:iCs/>
          <w:sz w:val="20"/>
        </w:rPr>
        <w:t>7</w:t>
      </w:r>
      <w:r w:rsidRPr="00895CC9">
        <w:rPr>
          <w:rFonts w:ascii="Calibri" w:cs="Calibri"/>
          <w:sz w:val="20"/>
        </w:rPr>
        <w:t>(2), 172–185. https://doi.org/10.1007/s13679-018-0308-9</w:t>
      </w:r>
    </w:p>
    <w:p w14:paraId="38DF0DB3" w14:textId="77777777" w:rsidR="00895CC9" w:rsidRPr="00895CC9" w:rsidRDefault="00895CC9" w:rsidP="00895CC9">
      <w:pPr>
        <w:pStyle w:val="Bibliography"/>
        <w:rPr>
          <w:rFonts w:ascii="Calibri" w:cs="Calibri"/>
          <w:sz w:val="20"/>
        </w:rPr>
      </w:pPr>
      <w:r w:rsidRPr="00895CC9">
        <w:rPr>
          <w:rFonts w:ascii="Calibri" w:cs="Calibri"/>
          <w:sz w:val="20"/>
        </w:rPr>
        <w:t xml:space="preserve">Sutton, E. F., Beyl, R., Early, K. S., Cefalu, W. T., Ravussin, E., &amp; Peterson, C. M. (2018). Early Time-Restricted Feeding Improves Insulin Sensitivity, Blood Pressure, and Oxidative Stress Even without Weight Loss in Men with Prediabetes. </w:t>
      </w:r>
      <w:r w:rsidRPr="00895CC9">
        <w:rPr>
          <w:rFonts w:ascii="Calibri" w:cs="Calibri"/>
          <w:i/>
          <w:iCs/>
          <w:sz w:val="20"/>
        </w:rPr>
        <w:t>Cell Metabolism</w:t>
      </w:r>
      <w:r w:rsidRPr="00895CC9">
        <w:rPr>
          <w:rFonts w:ascii="Calibri" w:cs="Calibri"/>
          <w:sz w:val="20"/>
        </w:rPr>
        <w:t xml:space="preserve">, </w:t>
      </w:r>
      <w:r w:rsidRPr="00895CC9">
        <w:rPr>
          <w:rFonts w:ascii="Calibri" w:cs="Calibri"/>
          <w:i/>
          <w:iCs/>
          <w:sz w:val="20"/>
        </w:rPr>
        <w:t>27</w:t>
      </w:r>
      <w:r w:rsidRPr="00895CC9">
        <w:rPr>
          <w:rFonts w:ascii="Calibri" w:cs="Calibri"/>
          <w:sz w:val="20"/>
        </w:rPr>
        <w:t>(6), 1212-1221.e3. https://doi.org/10.1016/j.cmet.2018.04.010</w:t>
      </w:r>
    </w:p>
    <w:p w14:paraId="601D5934" w14:textId="77777777" w:rsidR="00895CC9" w:rsidRPr="00895CC9" w:rsidRDefault="00895CC9" w:rsidP="00895CC9">
      <w:pPr>
        <w:pStyle w:val="Bibliography"/>
        <w:rPr>
          <w:rFonts w:ascii="Calibri" w:cs="Calibri"/>
          <w:sz w:val="20"/>
        </w:rPr>
      </w:pPr>
      <w:r w:rsidRPr="00895CC9">
        <w:rPr>
          <w:rFonts w:ascii="Calibri" w:cs="Calibri"/>
          <w:sz w:val="20"/>
        </w:rPr>
        <w:t xml:space="preserve">Torloni, M. R., Betrán, A. P., Horta, B. L., Nakamura, M. U., Atallah, A. N., Moron, A. F., &amp; Valente, O. (2009). Prepregnancy BMI and the risk of gestational diabetes: A systematic review of the literature with meta-analysis. </w:t>
      </w:r>
      <w:r w:rsidRPr="00895CC9">
        <w:rPr>
          <w:rFonts w:ascii="Calibri" w:cs="Calibri"/>
          <w:i/>
          <w:iCs/>
          <w:sz w:val="20"/>
        </w:rPr>
        <w:t>Obesity Reviews</w:t>
      </w:r>
      <w:r w:rsidRPr="00895CC9">
        <w:rPr>
          <w:rFonts w:ascii="Calibri" w:cs="Calibri"/>
          <w:sz w:val="20"/>
        </w:rPr>
        <w:t xml:space="preserve">, </w:t>
      </w:r>
      <w:r w:rsidRPr="00895CC9">
        <w:rPr>
          <w:rFonts w:ascii="Calibri" w:cs="Calibri"/>
          <w:i/>
          <w:iCs/>
          <w:sz w:val="20"/>
        </w:rPr>
        <w:t>10</w:t>
      </w:r>
      <w:r w:rsidRPr="00895CC9">
        <w:rPr>
          <w:rFonts w:ascii="Calibri" w:cs="Calibri"/>
          <w:sz w:val="20"/>
        </w:rPr>
        <w:t>(2), 194–203. https://doi.org/10.1111/j.1467-789X.2008.00541.x</w:t>
      </w:r>
    </w:p>
    <w:p w14:paraId="60F3FD2D" w14:textId="77777777" w:rsidR="00895CC9" w:rsidRPr="00895CC9" w:rsidRDefault="00895CC9" w:rsidP="00895CC9">
      <w:pPr>
        <w:pStyle w:val="Bibliography"/>
        <w:rPr>
          <w:rFonts w:ascii="Calibri" w:cs="Calibri"/>
          <w:sz w:val="20"/>
        </w:rPr>
      </w:pPr>
      <w:r w:rsidRPr="00895CC9">
        <w:rPr>
          <w:rFonts w:ascii="Calibri" w:cs="Calibri"/>
          <w:sz w:val="20"/>
        </w:rPr>
        <w:lastRenderedPageBreak/>
        <w:t xml:space="preserve">Woodie, L. N., Luo, Y., Wayne, M. J., Graff, E. C., Ahmed, B., O’Neill, A. M., &amp; Greene, M. W. (2018). Restricted feeding for 9h in the active period partially abrogates the detrimental metabolic effects of a Western diet with liquid sugar consumption in mice. </w:t>
      </w:r>
      <w:r w:rsidRPr="00895CC9">
        <w:rPr>
          <w:rFonts w:ascii="Calibri" w:cs="Calibri"/>
          <w:i/>
          <w:iCs/>
          <w:sz w:val="20"/>
        </w:rPr>
        <w:t>Metabolism</w:t>
      </w:r>
      <w:r w:rsidRPr="00895CC9">
        <w:rPr>
          <w:rFonts w:ascii="Calibri" w:cs="Calibri"/>
          <w:sz w:val="20"/>
        </w:rPr>
        <w:t xml:space="preserve">, </w:t>
      </w:r>
      <w:r w:rsidRPr="00895CC9">
        <w:rPr>
          <w:rFonts w:ascii="Calibri" w:cs="Calibri"/>
          <w:i/>
          <w:iCs/>
          <w:sz w:val="20"/>
        </w:rPr>
        <w:t>82</w:t>
      </w:r>
      <w:r w:rsidRPr="00895CC9">
        <w:rPr>
          <w:rFonts w:ascii="Calibri" w:cs="Calibri"/>
          <w:sz w:val="20"/>
        </w:rPr>
        <w:t>, 1–13. https://doi.org/10.1016/j.metabol.2017.12.004</w:t>
      </w:r>
    </w:p>
    <w:p w14:paraId="0B4486A9" w14:textId="77777777" w:rsidR="00895CC9" w:rsidRPr="00895CC9" w:rsidRDefault="00895CC9" w:rsidP="00895CC9">
      <w:pPr>
        <w:pStyle w:val="Bibliography"/>
        <w:rPr>
          <w:rFonts w:ascii="Calibri" w:cs="Calibri"/>
          <w:sz w:val="20"/>
        </w:rPr>
      </w:pPr>
      <w:r w:rsidRPr="00895CC9">
        <w:rPr>
          <w:rFonts w:ascii="Calibri" w:cs="Calibri"/>
          <w:sz w:val="20"/>
        </w:rPr>
        <w:t xml:space="preserve">Ziaee, V., Kihanidoost, Z., Younesian, M., Akhavirad, M.-B., Bateni, F., Kazemianfar, Z., &amp; Hantoushzadeh, S. (2010). The Effect of Ramadan Fasting on Outcome of Pregnancy. </w:t>
      </w:r>
      <w:r w:rsidRPr="00895CC9">
        <w:rPr>
          <w:rFonts w:ascii="Calibri" w:cs="Calibri"/>
          <w:i/>
          <w:iCs/>
          <w:sz w:val="20"/>
        </w:rPr>
        <w:t>Iranian Journal of Pediatrics</w:t>
      </w:r>
      <w:r w:rsidRPr="00895CC9">
        <w:rPr>
          <w:rFonts w:ascii="Calibri" w:cs="Calibri"/>
          <w:sz w:val="20"/>
        </w:rPr>
        <w:t xml:space="preserve">, </w:t>
      </w:r>
      <w:r w:rsidRPr="00895CC9">
        <w:rPr>
          <w:rFonts w:ascii="Calibri" w:cs="Calibri"/>
          <w:i/>
          <w:iCs/>
          <w:sz w:val="20"/>
        </w:rPr>
        <w:t>20</w:t>
      </w:r>
      <w:r w:rsidRPr="00895CC9">
        <w:rPr>
          <w:rFonts w:ascii="Calibri" w:cs="Calibri"/>
          <w:sz w:val="20"/>
        </w:rPr>
        <w:t>(2), 181–186.</w:t>
      </w:r>
    </w:p>
    <w:p w14:paraId="10D725B0" w14:textId="3E6FE29D"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6"/>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20EDA"/>
    <w:rsid w:val="00042A4D"/>
    <w:rsid w:val="00045C65"/>
    <w:rsid w:val="0004701C"/>
    <w:rsid w:val="000628F8"/>
    <w:rsid w:val="000661AC"/>
    <w:rsid w:val="000A7B2F"/>
    <w:rsid w:val="000C77A4"/>
    <w:rsid w:val="000D54D1"/>
    <w:rsid w:val="000E53C3"/>
    <w:rsid w:val="000E6934"/>
    <w:rsid w:val="001009B3"/>
    <w:rsid w:val="001128F8"/>
    <w:rsid w:val="0011720E"/>
    <w:rsid w:val="00123FA3"/>
    <w:rsid w:val="001558C3"/>
    <w:rsid w:val="00160E51"/>
    <w:rsid w:val="00165478"/>
    <w:rsid w:val="00170AA3"/>
    <w:rsid w:val="0017273C"/>
    <w:rsid w:val="001761CF"/>
    <w:rsid w:val="00186B53"/>
    <w:rsid w:val="00190A56"/>
    <w:rsid w:val="0019289A"/>
    <w:rsid w:val="001976D3"/>
    <w:rsid w:val="001A104A"/>
    <w:rsid w:val="001A1FDC"/>
    <w:rsid w:val="001C5F4B"/>
    <w:rsid w:val="001C7615"/>
    <w:rsid w:val="001E610F"/>
    <w:rsid w:val="002047D2"/>
    <w:rsid w:val="002056EA"/>
    <w:rsid w:val="00212D1E"/>
    <w:rsid w:val="0021427A"/>
    <w:rsid w:val="00234CF5"/>
    <w:rsid w:val="00235EB4"/>
    <w:rsid w:val="00236B63"/>
    <w:rsid w:val="0025301E"/>
    <w:rsid w:val="002D0036"/>
    <w:rsid w:val="002D2694"/>
    <w:rsid w:val="002D7724"/>
    <w:rsid w:val="002E3A98"/>
    <w:rsid w:val="002F4DCF"/>
    <w:rsid w:val="00304550"/>
    <w:rsid w:val="0030552D"/>
    <w:rsid w:val="00311456"/>
    <w:rsid w:val="0032451B"/>
    <w:rsid w:val="00336C4A"/>
    <w:rsid w:val="00341C5C"/>
    <w:rsid w:val="0034278D"/>
    <w:rsid w:val="00357D4F"/>
    <w:rsid w:val="00391167"/>
    <w:rsid w:val="00396AE7"/>
    <w:rsid w:val="003A6BF1"/>
    <w:rsid w:val="003B39F4"/>
    <w:rsid w:val="003D1594"/>
    <w:rsid w:val="003F0D5C"/>
    <w:rsid w:val="00404585"/>
    <w:rsid w:val="004151DF"/>
    <w:rsid w:val="00443A77"/>
    <w:rsid w:val="00454F31"/>
    <w:rsid w:val="0049313F"/>
    <w:rsid w:val="004A09BB"/>
    <w:rsid w:val="004A5D7C"/>
    <w:rsid w:val="004A7299"/>
    <w:rsid w:val="004A7837"/>
    <w:rsid w:val="004B32ED"/>
    <w:rsid w:val="004B34B6"/>
    <w:rsid w:val="004B7D0A"/>
    <w:rsid w:val="004E47A2"/>
    <w:rsid w:val="004F1ECC"/>
    <w:rsid w:val="00524EE5"/>
    <w:rsid w:val="005658CA"/>
    <w:rsid w:val="0058458A"/>
    <w:rsid w:val="00585E67"/>
    <w:rsid w:val="00587EB0"/>
    <w:rsid w:val="005A77D1"/>
    <w:rsid w:val="005B59C0"/>
    <w:rsid w:val="005C04E5"/>
    <w:rsid w:val="005D4D73"/>
    <w:rsid w:val="005F05A8"/>
    <w:rsid w:val="005F085A"/>
    <w:rsid w:val="005F153A"/>
    <w:rsid w:val="006158C3"/>
    <w:rsid w:val="00626B37"/>
    <w:rsid w:val="00631DAA"/>
    <w:rsid w:val="00632513"/>
    <w:rsid w:val="0063377B"/>
    <w:rsid w:val="0063451B"/>
    <w:rsid w:val="006433D4"/>
    <w:rsid w:val="006573D4"/>
    <w:rsid w:val="00661EE1"/>
    <w:rsid w:val="00675BEA"/>
    <w:rsid w:val="00691022"/>
    <w:rsid w:val="006A33A0"/>
    <w:rsid w:val="006B6F41"/>
    <w:rsid w:val="006D0C87"/>
    <w:rsid w:val="006D4B8D"/>
    <w:rsid w:val="006D56A8"/>
    <w:rsid w:val="006E2457"/>
    <w:rsid w:val="006F35CA"/>
    <w:rsid w:val="006F77A6"/>
    <w:rsid w:val="007228FE"/>
    <w:rsid w:val="00727B35"/>
    <w:rsid w:val="007444DD"/>
    <w:rsid w:val="00752734"/>
    <w:rsid w:val="00757BB3"/>
    <w:rsid w:val="007645B3"/>
    <w:rsid w:val="0077375D"/>
    <w:rsid w:val="00782C3A"/>
    <w:rsid w:val="007E0F24"/>
    <w:rsid w:val="007E426C"/>
    <w:rsid w:val="0080130E"/>
    <w:rsid w:val="00832199"/>
    <w:rsid w:val="00835FE8"/>
    <w:rsid w:val="00836B61"/>
    <w:rsid w:val="00837E12"/>
    <w:rsid w:val="00843B2D"/>
    <w:rsid w:val="00852045"/>
    <w:rsid w:val="008653F5"/>
    <w:rsid w:val="008740BF"/>
    <w:rsid w:val="00883BA9"/>
    <w:rsid w:val="008879C3"/>
    <w:rsid w:val="00895CC9"/>
    <w:rsid w:val="00896452"/>
    <w:rsid w:val="008C3EE9"/>
    <w:rsid w:val="008C671D"/>
    <w:rsid w:val="008E33D1"/>
    <w:rsid w:val="008E75BF"/>
    <w:rsid w:val="0091445B"/>
    <w:rsid w:val="009217F5"/>
    <w:rsid w:val="009266E6"/>
    <w:rsid w:val="009458EA"/>
    <w:rsid w:val="009460F0"/>
    <w:rsid w:val="00954A7E"/>
    <w:rsid w:val="00965DDC"/>
    <w:rsid w:val="009A0E18"/>
    <w:rsid w:val="009D7380"/>
    <w:rsid w:val="009E2604"/>
    <w:rsid w:val="009E651B"/>
    <w:rsid w:val="009E7211"/>
    <w:rsid w:val="009F4613"/>
    <w:rsid w:val="009F5166"/>
    <w:rsid w:val="009F7140"/>
    <w:rsid w:val="00A056C8"/>
    <w:rsid w:val="00A1798B"/>
    <w:rsid w:val="00A269B3"/>
    <w:rsid w:val="00A47E79"/>
    <w:rsid w:val="00A63A76"/>
    <w:rsid w:val="00A72CDB"/>
    <w:rsid w:val="00A81367"/>
    <w:rsid w:val="00A977F5"/>
    <w:rsid w:val="00AD65AB"/>
    <w:rsid w:val="00AF183D"/>
    <w:rsid w:val="00AF4FEC"/>
    <w:rsid w:val="00B10379"/>
    <w:rsid w:val="00B109AC"/>
    <w:rsid w:val="00B15686"/>
    <w:rsid w:val="00B27277"/>
    <w:rsid w:val="00B32654"/>
    <w:rsid w:val="00B34C3C"/>
    <w:rsid w:val="00BA5C18"/>
    <w:rsid w:val="00BA7939"/>
    <w:rsid w:val="00BB475C"/>
    <w:rsid w:val="00BC503B"/>
    <w:rsid w:val="00BC5240"/>
    <w:rsid w:val="00BD2DF0"/>
    <w:rsid w:val="00BE7432"/>
    <w:rsid w:val="00BE7A11"/>
    <w:rsid w:val="00C053CD"/>
    <w:rsid w:val="00C05C8E"/>
    <w:rsid w:val="00C07757"/>
    <w:rsid w:val="00C07BE7"/>
    <w:rsid w:val="00C23BEB"/>
    <w:rsid w:val="00C26F78"/>
    <w:rsid w:val="00C66499"/>
    <w:rsid w:val="00C9638E"/>
    <w:rsid w:val="00CB51AB"/>
    <w:rsid w:val="00CE2E11"/>
    <w:rsid w:val="00CF1632"/>
    <w:rsid w:val="00D15159"/>
    <w:rsid w:val="00D365A2"/>
    <w:rsid w:val="00D448E9"/>
    <w:rsid w:val="00D47344"/>
    <w:rsid w:val="00D56E95"/>
    <w:rsid w:val="00D710F4"/>
    <w:rsid w:val="00DA35E0"/>
    <w:rsid w:val="00DC69E0"/>
    <w:rsid w:val="00DE1ADE"/>
    <w:rsid w:val="00E13A30"/>
    <w:rsid w:val="00E15ED0"/>
    <w:rsid w:val="00E4491C"/>
    <w:rsid w:val="00E75FD7"/>
    <w:rsid w:val="00E87F8A"/>
    <w:rsid w:val="00E9677A"/>
    <w:rsid w:val="00E96979"/>
    <w:rsid w:val="00EA6700"/>
    <w:rsid w:val="00EC1D0C"/>
    <w:rsid w:val="00EC4456"/>
    <w:rsid w:val="00ED7C27"/>
    <w:rsid w:val="00F06810"/>
    <w:rsid w:val="00F10D03"/>
    <w:rsid w:val="00F34C8F"/>
    <w:rsid w:val="00F504CA"/>
    <w:rsid w:val="00F52B7A"/>
    <w:rsid w:val="00F66111"/>
    <w:rsid w:val="00F75B80"/>
    <w:rsid w:val="00F87257"/>
    <w:rsid w:val="00F9070B"/>
    <w:rsid w:val="00FA63D8"/>
    <w:rsid w:val="00FE22E0"/>
    <w:rsid w:val="00FF2B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paragraph" w:styleId="Heading1">
    <w:name w:val="heading 1"/>
    <w:basedOn w:val="Normal"/>
    <w:next w:val="Normal"/>
    <w:link w:val="Heading1Char"/>
    <w:uiPriority w:val="9"/>
    <w:qFormat/>
    <w:rsid w:val="001558C3"/>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1558C3"/>
    <w:pPr>
      <w:keepNext/>
      <w:keepLines/>
      <w:spacing w:before="40"/>
      <w:outlineLvl w:val="1"/>
    </w:pPr>
    <w:rPr>
      <w:rFonts w:ascii="Times New Roman" w:eastAsiaTheme="majorEastAsia" w:hAnsi="Times New Roman" w:cstheme="majorBidi"/>
      <w:b/>
      <w:color w:val="000000" w:themeColor="text1"/>
      <w:szCs w:val="26"/>
    </w:rPr>
  </w:style>
  <w:style w:type="paragraph" w:styleId="Heading3">
    <w:name w:val="heading 3"/>
    <w:basedOn w:val="Normal"/>
    <w:next w:val="Normal"/>
    <w:link w:val="Heading3Char"/>
    <w:uiPriority w:val="9"/>
    <w:unhideWhenUsed/>
    <w:qFormat/>
    <w:rsid w:val="001558C3"/>
    <w:pPr>
      <w:keepNext/>
      <w:keepLines/>
      <w:spacing w:before="40"/>
      <w:outlineLvl w:val="2"/>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 w:type="character" w:customStyle="1" w:styleId="Heading2Char">
    <w:name w:val="Heading 2 Char"/>
    <w:basedOn w:val="DefaultParagraphFont"/>
    <w:link w:val="Heading2"/>
    <w:uiPriority w:val="9"/>
    <w:rsid w:val="001558C3"/>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1558C3"/>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1558C3"/>
    <w:rPr>
      <w:rFonts w:ascii="Times New Roman" w:eastAsiaTheme="majorEastAsia" w:hAnsi="Times New Roman" w:cstheme="majorBidi"/>
      <w:b/>
      <w:color w:val="000000" w:themeColor="text1"/>
      <w:sz w:val="28"/>
      <w:szCs w:val="32"/>
    </w:rPr>
  </w:style>
  <w:style w:type="paragraph" w:customStyle="1" w:styleId="prelim4">
    <w:name w:val="prelim 4"/>
    <w:basedOn w:val="Heading3"/>
    <w:qFormat/>
    <w:rsid w:val="001558C3"/>
    <w:rPr>
      <w:i/>
    </w:rPr>
  </w:style>
  <w:style w:type="paragraph" w:styleId="NormalWeb">
    <w:name w:val="Normal (Web)"/>
    <w:basedOn w:val="Normal"/>
    <w:uiPriority w:val="99"/>
    <w:semiHidden/>
    <w:unhideWhenUsed/>
    <w:rsid w:val="00B27277"/>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69102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360161239">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0.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5</TotalTime>
  <Pages>18</Pages>
  <Words>21765</Words>
  <Characters>124064</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68</cp:revision>
  <dcterms:created xsi:type="dcterms:W3CDTF">2019-12-11T21:32:00Z</dcterms:created>
  <dcterms:modified xsi:type="dcterms:W3CDTF">2019-12-20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eszFRWm"/&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